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85275" w14:textId="7CB2C1F1" w:rsidR="004C33D6" w:rsidRDefault="00BA5095" w:rsidP="00AA62AB">
      <w:pPr>
        <w:pStyle w:val="Heading1"/>
        <w:spacing w:line="480" w:lineRule="auto"/>
      </w:pPr>
      <w:bookmarkStart w:id="0" w:name="pedigree-and-genomic-relatedness"/>
      <w:r>
        <w:t>Electronic supplementary materials for:</w:t>
      </w:r>
      <w:r w:rsidR="00B96B27">
        <w:t xml:space="preserve"> </w:t>
      </w:r>
      <w:r w:rsidR="00BF557A" w:rsidRPr="00BF557A">
        <w:t xml:space="preserve">Heritability and developmental plasticity of growth in an oviparous lizard </w:t>
      </w:r>
      <w:r w:rsidR="002B052A">
        <w:t>Pedigree and genomic relatedness</w:t>
      </w:r>
      <w:bookmarkEnd w:id="0"/>
    </w:p>
    <w:p w14:paraId="16C013D8" w14:textId="3A99782A" w:rsidR="004C33D6" w:rsidRDefault="002B052A" w:rsidP="00AA62AB">
      <w:pPr>
        <w:pStyle w:val="BodyText"/>
        <w:spacing w:line="480" w:lineRule="auto"/>
      </w:pPr>
      <w:r>
        <w:t>We submitted a total of 437 tissues samples, five samples experienced problems during extraction and sequencing and were therefore excluded from the final dataset (n = 432).</w:t>
      </w:r>
      <w:r w:rsidR="001D090E">
        <w:t xml:space="preserve"> One individual was excluded from the dataset and may be related to contamination as this individual appeared to be unrelated to any other samples in the dataset.</w:t>
      </w:r>
    </w:p>
    <w:p w14:paraId="20B6D39F" w14:textId="6B30A811" w:rsidR="00541CCA" w:rsidRDefault="002B052A" w:rsidP="00AA62AB">
      <w:pPr>
        <w:pStyle w:val="BodyText"/>
        <w:spacing w:line="480" w:lineRule="auto"/>
      </w:pPr>
      <w:r>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sidR="001D090E">
        <w:rPr>
          <w:i/>
          <w:iCs/>
        </w:rPr>
        <w:t>.</w:t>
      </w:r>
      <w:ins w:id="1" w:author="Daniel Noble" w:date="2023-06-30T08:43:00Z">
        <w:r w:rsidR="00CF36A4">
          <w:rPr>
            <w:i/>
            <w:iCs/>
          </w:rPr>
          <w:t xml:space="preserve"> </w:t>
        </w:r>
      </w:ins>
      <w:r>
        <w:t>Sequences were processed using DArT specific pipelines. The main pipeline filtered out poor quality sequences</w:t>
      </w:r>
      <w:r w:rsidR="001D090E">
        <w:t xml:space="preserve"> which </w:t>
      </w:r>
      <w:r>
        <w:t>resulted in a total of 185,963 SNPs</w:t>
      </w:r>
      <w:r w:rsidR="001D090E">
        <w:t xml:space="preserve"> for our final analysis</w:t>
      </w:r>
      <w:r>
        <w:t>.</w:t>
      </w:r>
      <w:r w:rsidR="001D090E">
        <w:t xml:space="preserve"> </w:t>
      </w:r>
    </w:p>
    <w:p w14:paraId="049CD0E2" w14:textId="77777777" w:rsidR="004C33D6" w:rsidRDefault="002B052A" w:rsidP="00AA62AB">
      <w:pPr>
        <w:pStyle w:val="Heading2"/>
        <w:spacing w:line="480" w:lineRule="auto"/>
      </w:pPr>
      <w:bookmarkStart w:id="2" w:name="model-fitting-and-selection-of-random-ef"/>
      <w:r>
        <w:t>Model fitting and selection of random effects structure</w:t>
      </w:r>
      <w:bookmarkEnd w:id="2"/>
    </w:p>
    <w:p w14:paraId="0341EEA8" w14:textId="0A565BC8" w:rsidR="00075847" w:rsidRDefault="00291237" w:rsidP="00075847">
      <w:pPr>
        <w:pStyle w:val="BodyText"/>
        <w:spacing w:line="480" w:lineRule="auto"/>
        <w:ind w:firstLine="720"/>
        <w:rPr>
          <w:ins w:id="3" w:author="Daniel Noble" w:date="2023-07-06T13:14:00Z"/>
        </w:rPr>
      </w:pPr>
      <w:r>
        <w:t xml:space="preserve">We fitted </w:t>
      </w:r>
      <w:r w:rsidR="00A3434B">
        <w:t xml:space="preserve">seven </w:t>
      </w:r>
      <w:r>
        <w:t xml:space="preserve">different models to investigate what random effects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w:t>
      </w:r>
      <w:r w:rsidR="0014506D">
        <w:t xml:space="preserve">given </w:t>
      </w:r>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w:t>
      </w:r>
      <w:r w:rsidR="0014506D">
        <w:rPr>
          <w:lang w:val="en-GB"/>
        </w:rPr>
        <w:t xml:space="preserve">effect </w:t>
      </w:r>
      <w:r w:rsidRPr="00291237">
        <w:rPr>
          <w:lang w:val="en-GB"/>
        </w:rPr>
        <w:t>variance and permanent environment</w:t>
      </w:r>
      <w:r w:rsidR="0014506D">
        <w:rPr>
          <w:lang w:val="en-GB"/>
        </w:rPr>
        <w:t>al</w:t>
      </w:r>
      <w:r w:rsidRPr="00291237">
        <w:rPr>
          <w:lang w:val="en-GB"/>
        </w:rPr>
        <w:t xml:space="preserve"> variance </w:t>
      </w:r>
      <w:r w:rsidR="0014506D">
        <w:rPr>
          <w:lang w:val="en-GB"/>
        </w:rPr>
        <w:t>was</w:t>
      </w:r>
      <w:r w:rsidR="0014506D" w:rsidRPr="00291237">
        <w:rPr>
          <w:lang w:val="en-GB"/>
        </w:rPr>
        <w:t xml:space="preserve"> </w:t>
      </w:r>
      <w:r w:rsidRPr="00291237">
        <w:rPr>
          <w:lang w:val="en-GB"/>
        </w:rPr>
        <w:t xml:space="preserve">constant across age by fitting a random intercept </w:t>
      </w:r>
      <w:r>
        <w:t xml:space="preserve">for lizard identity </w:t>
      </w:r>
      <w:r>
        <w:lastRenderedPageBreak/>
        <w:t>(</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we assume</w:t>
      </w:r>
      <w:r w:rsidR="0014506D">
        <w:rPr>
          <w:lang w:val="en-GB"/>
        </w:rPr>
        <w:t>d</w:t>
      </w:r>
      <w:r w:rsidRPr="00291237">
        <w:rPr>
          <w:lang w:val="en-GB"/>
        </w:rPr>
        <w:t xml:space="preserv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xml:space="preserve">. </w:t>
      </w:r>
      <w:ins w:id="4" w:author="Daniel Noble" w:date="2023-07-06T13:17:00Z">
        <w:r w:rsidR="00FA5007">
          <w:t xml:space="preserve">Our pedigree had </w:t>
        </w:r>
      </w:ins>
      <w:ins w:id="5" w:author="Daniel Noble" w:date="2023-07-06T13:15:00Z">
        <w:r w:rsidR="00075847">
          <w:t xml:space="preserve">lower levels of </w:t>
        </w:r>
      </w:ins>
      <w:ins w:id="6" w:author="Daniel Noble" w:date="2023-07-06T13:18:00Z">
        <w:r w:rsidR="00FA5007">
          <w:t xml:space="preserve">paternal </w:t>
        </w:r>
      </w:ins>
      <w:ins w:id="7" w:author="Daniel Noble" w:date="2023-07-06T13:15:00Z">
        <w:r w:rsidR="00075847">
          <w:t xml:space="preserve">half-sibs than </w:t>
        </w:r>
      </w:ins>
      <w:ins w:id="8" w:author="Daniel Noble" w:date="2023-07-06T13:17:00Z">
        <w:r w:rsidR="00FA5007">
          <w:t xml:space="preserve">we </w:t>
        </w:r>
      </w:ins>
      <w:ins w:id="9" w:author="Daniel Noble" w:date="2023-07-06T13:15:00Z">
        <w:r w:rsidR="00075847">
          <w:t>expected from our breeding design</w:t>
        </w:r>
      </w:ins>
      <w:ins w:id="10" w:author="Daniel Noble" w:date="2023-07-06T13:17:00Z">
        <w:r w:rsidR="00FA5007">
          <w:t xml:space="preserve"> because of either sperm precedence or male mating </w:t>
        </w:r>
      </w:ins>
      <w:ins w:id="11" w:author="Daniel Noble" w:date="2023-07-06T13:18:00Z">
        <w:r w:rsidR="00FA5007">
          <w:t>monopolization that was outside our control</w:t>
        </w:r>
      </w:ins>
      <w:ins w:id="12" w:author="Daniel Noble" w:date="2023-07-06T13:27:00Z">
        <w:r w:rsidR="00624AF5">
          <w:t xml:space="preserve"> (See Table S11)</w:t>
        </w:r>
      </w:ins>
      <w:ins w:id="13" w:author="Daniel Noble" w:date="2023-07-06T13:18:00Z">
        <w:r w:rsidR="00FA5007">
          <w:t>. D</w:t>
        </w:r>
      </w:ins>
      <w:ins w:id="14" w:author="Daniel Noble" w:date="2023-07-06T13:15:00Z">
        <w:r w:rsidR="00075847">
          <w:t xml:space="preserve">ecoupling genetic </w:t>
        </w:r>
      </w:ins>
      <w:ins w:id="15" w:author="Daniel Noble" w:date="2023-07-06T13:16:00Z">
        <w:r w:rsidR="00075847">
          <w:t xml:space="preserve">(G) </w:t>
        </w:r>
      </w:ins>
      <w:ins w:id="16" w:author="Daniel Noble" w:date="2023-07-06T13:15:00Z">
        <w:r w:rsidR="00075847">
          <w:t xml:space="preserve">and maternal effects </w:t>
        </w:r>
      </w:ins>
      <w:ins w:id="17" w:author="Daniel Noble" w:date="2023-07-06T13:16:00Z">
        <w:r w:rsidR="00075847">
          <w:t xml:space="preserve">(M) </w:t>
        </w:r>
      </w:ins>
      <w:ins w:id="18" w:author="Daniel Noble" w:date="2023-07-06T13:18:00Z">
        <w:r w:rsidR="00FA5007">
          <w:t xml:space="preserve">may therefore be </w:t>
        </w:r>
      </w:ins>
      <w:ins w:id="19" w:author="Daniel Noble" w:date="2023-07-06T13:15:00Z">
        <w:r w:rsidR="00075847">
          <w:t>difficult</w:t>
        </w:r>
      </w:ins>
      <w:ins w:id="20" w:author="Daniel Noble" w:date="2023-07-06T13:18:00Z">
        <w:r w:rsidR="00FA5007">
          <w:t>. As such,</w:t>
        </w:r>
      </w:ins>
      <w:ins w:id="21" w:author="Daniel Noble" w:date="2023-07-06T13:15:00Z">
        <w:r w:rsidR="00075847">
          <w:t xml:space="preserve"> we also fit the same models but excluding </w:t>
        </w:r>
      </w:ins>
      <w:ins w:id="22" w:author="Daniel Noble" w:date="2023-07-06T13:16:00Z">
        <w:r w:rsidR="00075847">
          <w:t>M</w:t>
        </w:r>
      </w:ins>
      <w:ins w:id="23" w:author="Daniel Noble" w:date="2023-07-06T13:18:00Z">
        <w:r w:rsidR="00FA5007">
          <w:t xml:space="preserve"> to test if G and M were con</w:t>
        </w:r>
      </w:ins>
      <w:ins w:id="24" w:author="Daniel Noble" w:date="2023-07-06T13:19:00Z">
        <w:r w:rsidR="00FA5007">
          <w:t>founded</w:t>
        </w:r>
      </w:ins>
      <w:ins w:id="25" w:author="Daniel Noble" w:date="2023-07-06T13:16:00Z">
        <w:r w:rsidR="00075847">
          <w:t xml:space="preserve">. </w:t>
        </w:r>
      </w:ins>
    </w:p>
    <w:p w14:paraId="445A3AE0" w14:textId="0970D236" w:rsidR="00291237" w:rsidDel="00075847" w:rsidRDefault="00075847" w:rsidP="00075847">
      <w:pPr>
        <w:pStyle w:val="BodyText"/>
        <w:spacing w:line="480" w:lineRule="auto"/>
        <w:rPr>
          <w:del w:id="26" w:author="Daniel Noble" w:date="2023-07-06T13:17:00Z"/>
        </w:rPr>
        <w:pPrChange w:id="27" w:author="Daniel Noble" w:date="2023-07-06T13:17:00Z">
          <w:pPr>
            <w:pStyle w:val="BodyText"/>
            <w:spacing w:line="480" w:lineRule="auto"/>
            <w:ind w:firstLine="720"/>
          </w:pPr>
        </w:pPrChange>
      </w:pPr>
      <w:ins w:id="28" w:author="Daniel Noble" w:date="2023-07-06T13:17:00Z">
        <w:r>
          <w:tab/>
        </w:r>
      </w:ins>
      <w:del w:id="29"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30"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05A01F1B" w:rsidR="00291237" w:rsidRPr="00291237" w:rsidRDefault="00075847" w:rsidP="00075847">
      <w:pPr>
        <w:pStyle w:val="BodyText"/>
        <w:spacing w:line="480" w:lineRule="auto"/>
        <w:pPrChange w:id="31" w:author="Daniel Noble" w:date="2023-07-06T13:17:00Z">
          <w:pPr>
            <w:pStyle w:val="BodyText"/>
            <w:spacing w:line="480" w:lineRule="auto"/>
            <w:ind w:firstLine="720"/>
          </w:pPr>
        </w:pPrChange>
      </w:pPr>
      <w:ins w:id="32" w:author="Daniel Noble" w:date="2023-07-06T13:16:00Z">
        <w:r>
          <w:t xml:space="preserve">WAIC values are presented in Table S1. </w:t>
        </w:r>
      </w:ins>
      <w:r w:rsidR="006B74D2">
        <w:t xml:space="preserve">Model 1 has the </w:t>
      </w:r>
      <w:r w:rsidR="002103E0">
        <w:t>highest</w:t>
      </w:r>
      <w:r w:rsidR="006B74D2">
        <w:t xml:space="preserve"> </w:t>
      </w:r>
      <w:r w:rsidR="0021377C">
        <w:t>WAIC</w:t>
      </w:r>
      <w:r w:rsidR="006B74D2">
        <w:t xml:space="preserve"> value indicating that it is the least supported model. Model </w:t>
      </w:r>
      <w:r w:rsidR="002103E0">
        <w:t>3</w:t>
      </w:r>
      <w:r w:rsidR="006B74D2">
        <w:t xml:space="preserve"> was had the </w:t>
      </w:r>
      <w:r w:rsidR="002103E0">
        <w:t>lowest</w:t>
      </w:r>
      <w:r w:rsidR="006B74D2">
        <w:t xml:space="preserve"> </w:t>
      </w:r>
      <w:r w:rsidR="002103E0">
        <w:t xml:space="preserve">WAIC </w:t>
      </w:r>
      <w:r w:rsidR="006B74D2">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second best supported model and improvement in WAIC value was marginal by including a quadratic slope for PE. </w:t>
      </w:r>
      <w:del w:id="33"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39295CD" w:rsidR="004C33D6" w:rsidRPr="00547E7B" w:rsidRDefault="002B052A" w:rsidP="00AA62AB">
      <w:pPr>
        <w:pStyle w:val="BodyText"/>
        <w:spacing w:line="480" w:lineRule="auto"/>
      </w:pPr>
      <w:r w:rsidRPr="006B74D2">
        <w:rPr>
          <w:b/>
          <w:bCs/>
        </w:rPr>
        <w:t>Table S1</w:t>
      </w:r>
      <w:r>
        <w:t xml:space="preserve"> </w:t>
      </w:r>
      <w:r w:rsidR="00520EFD">
        <w:t>WAIC</w:t>
      </w:r>
      <w:r>
        <w:t xml:space="preserve"> of six intercept models with different combinations of random effects structures for additive genetic variance, maternal varianc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 xml:space="preserve">M, </w:t>
      </w:r>
      <w:r w:rsidR="00547E7B" w:rsidRPr="00547E7B">
        <w:rPr>
          <w:i/>
          <w:iCs/>
        </w:rPr>
        <w:lastRenderedPageBreak/>
        <w:t>PE</w:t>
      </w:r>
      <w:r w:rsidR="00547E7B">
        <w:t xml:space="preserve"> represents additive genetic variance, maternal variance and permanent environment variance, respectively.</w:t>
      </w:r>
    </w:p>
    <w:tbl>
      <w:tblPr>
        <w:tblStyle w:val="Table"/>
        <w:tblW w:w="4571" w:type="pct"/>
        <w:tblLook w:val="07E0" w:firstRow="1" w:lastRow="1" w:firstColumn="1" w:lastColumn="1" w:noHBand="1" w:noVBand="1"/>
        <w:tblPrChange w:id="34" w:author="Daniel Noble" w:date="2023-06-30T08:45:00Z">
          <w:tblPr>
            <w:tblStyle w:val="Table"/>
            <w:tblW w:w="4513" w:type="pct"/>
            <w:tblLook w:val="07E0" w:firstRow="1" w:lastRow="1" w:firstColumn="1" w:lastColumn="1" w:noHBand="1" w:noVBand="1"/>
          </w:tblPr>
        </w:tblPrChange>
      </w:tblPr>
      <w:tblGrid>
        <w:gridCol w:w="5480"/>
        <w:gridCol w:w="923"/>
        <w:gridCol w:w="1027"/>
        <w:gridCol w:w="1324"/>
        <w:tblGridChange w:id="35">
          <w:tblGrid>
            <w:gridCol w:w="5542"/>
            <w:gridCol w:w="891"/>
            <w:gridCol w:w="999"/>
            <w:gridCol w:w="1211"/>
          </w:tblGrid>
        </w:tblGridChange>
      </w:tblGrid>
      <w:tr w:rsidR="00520EFD" w14:paraId="04CD9C8A" w14:textId="77777777" w:rsidTr="00CF36A4">
        <w:tc>
          <w:tcPr>
            <w:tcW w:w="0" w:type="auto"/>
            <w:tcBorders>
              <w:top w:val="single" w:sz="2" w:space="0" w:color="auto"/>
              <w:bottom w:val="single" w:sz="2" w:space="0" w:color="auto"/>
            </w:tcBorders>
            <w:vAlign w:val="bottom"/>
            <w:tcPrChange w:id="36" w:author="Daniel Noble" w:date="2023-06-30T08:45:00Z">
              <w:tcPr>
                <w:tcW w:w="0" w:type="auto"/>
                <w:tcBorders>
                  <w:bottom w:val="single" w:sz="0" w:space="0" w:color="auto"/>
                </w:tcBorders>
                <w:vAlign w:val="bottom"/>
              </w:tcPr>
            </w:tcPrChange>
          </w:tcPr>
          <w:p w14:paraId="3BD326B4" w14:textId="77777777" w:rsidR="00520EFD" w:rsidRPr="00CF36A4" w:rsidRDefault="00520EFD" w:rsidP="00AA62AB">
            <w:pPr>
              <w:pStyle w:val="Compact"/>
              <w:spacing w:line="480" w:lineRule="auto"/>
              <w:rPr>
                <w:b/>
                <w:bCs/>
                <w:rPrChange w:id="37" w:author="Daniel Noble" w:date="2023-06-30T08:45:00Z">
                  <w:rPr/>
                </w:rPrChange>
              </w:rPr>
            </w:pPr>
            <w:bookmarkStart w:id="38" w:name="do-growth-tracjectories-differ-among-inc"/>
            <w:r w:rsidRPr="00CF36A4">
              <w:rPr>
                <w:b/>
                <w:bCs/>
                <w:rPrChange w:id="39" w:author="Daniel Noble" w:date="2023-06-30T08:45:00Z">
                  <w:rPr/>
                </w:rPrChange>
              </w:rPr>
              <w:t>Model</w:t>
            </w:r>
          </w:p>
        </w:tc>
        <w:tc>
          <w:tcPr>
            <w:tcW w:w="0" w:type="auto"/>
            <w:tcBorders>
              <w:top w:val="single" w:sz="2" w:space="0" w:color="auto"/>
              <w:bottom w:val="single" w:sz="2" w:space="0" w:color="auto"/>
            </w:tcBorders>
            <w:vAlign w:val="bottom"/>
            <w:tcPrChange w:id="40" w:author="Daniel Noble" w:date="2023-06-30T08:45:00Z">
              <w:tcPr>
                <w:tcW w:w="0" w:type="auto"/>
                <w:tcBorders>
                  <w:bottom w:val="single" w:sz="0" w:space="0" w:color="auto"/>
                </w:tcBorders>
                <w:vAlign w:val="bottom"/>
              </w:tcPr>
            </w:tcPrChange>
          </w:tcPr>
          <w:p w14:paraId="2E809086" w14:textId="417B4FF0" w:rsidR="00520EFD" w:rsidRPr="00CF36A4" w:rsidRDefault="00520EFD" w:rsidP="00AA62AB">
            <w:pPr>
              <w:pStyle w:val="Compact"/>
              <w:spacing w:line="480" w:lineRule="auto"/>
              <w:jc w:val="center"/>
              <w:rPr>
                <w:b/>
                <w:bCs/>
                <w:rPrChange w:id="41" w:author="Daniel Noble" w:date="2023-06-30T08:45:00Z">
                  <w:rPr/>
                </w:rPrChange>
              </w:rPr>
            </w:pPr>
            <w:r w:rsidRPr="00CF36A4">
              <w:rPr>
                <w:b/>
                <w:bCs/>
                <w:rPrChange w:id="42" w:author="Daniel Noble" w:date="2023-06-30T08:45:00Z">
                  <w:rPr/>
                </w:rPrChange>
              </w:rPr>
              <w:t>WAIC</w:t>
            </w:r>
          </w:p>
        </w:tc>
        <w:tc>
          <w:tcPr>
            <w:tcW w:w="0" w:type="auto"/>
            <w:tcBorders>
              <w:top w:val="single" w:sz="2" w:space="0" w:color="auto"/>
              <w:bottom w:val="single" w:sz="2" w:space="0" w:color="auto"/>
            </w:tcBorders>
            <w:vAlign w:val="bottom"/>
            <w:tcPrChange w:id="43" w:author="Daniel Noble" w:date="2023-06-30T08:45:00Z">
              <w:tcPr>
                <w:tcW w:w="0" w:type="auto"/>
                <w:tcBorders>
                  <w:bottom w:val="single" w:sz="0" w:space="0" w:color="auto"/>
                </w:tcBorders>
                <w:vAlign w:val="bottom"/>
              </w:tcPr>
            </w:tcPrChange>
          </w:tcPr>
          <w:p w14:paraId="153522F3" w14:textId="43016C3F" w:rsidR="00520EFD" w:rsidRPr="00CF36A4" w:rsidRDefault="00CF36A4" w:rsidP="00AA62AB">
            <w:pPr>
              <w:pStyle w:val="Compact"/>
              <w:spacing w:line="480" w:lineRule="auto"/>
              <w:jc w:val="center"/>
              <w:rPr>
                <w:b/>
                <w:bCs/>
                <w:rPrChange w:id="44" w:author="Daniel Noble" w:date="2023-06-30T08:45:00Z">
                  <w:rPr/>
                </w:rPrChange>
              </w:rPr>
            </w:pPr>
            <m:oMathPara>
              <m:oMath>
                <m:r>
                  <m:rPr>
                    <m:sty m:val="bi"/>
                  </m:rPr>
                  <w:rPr>
                    <w:rFonts w:ascii="Cambria Math" w:hAnsi="Cambria Math"/>
                  </w:rPr>
                  <m:t>∆ELPD</m:t>
                </m:r>
              </m:oMath>
            </m:oMathPara>
          </w:p>
        </w:tc>
        <w:tc>
          <w:tcPr>
            <w:tcW w:w="756" w:type="pct"/>
            <w:tcBorders>
              <w:top w:val="single" w:sz="2" w:space="0" w:color="auto"/>
              <w:bottom w:val="single" w:sz="2" w:space="0" w:color="auto"/>
            </w:tcBorders>
            <w:vAlign w:val="bottom"/>
            <w:tcPrChange w:id="45" w:author="Daniel Noble" w:date="2023-06-30T08:45:00Z">
              <w:tcPr>
                <w:tcW w:w="0" w:type="auto"/>
                <w:tcBorders>
                  <w:bottom w:val="single" w:sz="0" w:space="0" w:color="auto"/>
                </w:tcBorders>
                <w:vAlign w:val="bottom"/>
              </w:tcPr>
            </w:tcPrChange>
          </w:tcPr>
          <w:p w14:paraId="328A7595" w14:textId="250C694B" w:rsidR="00520EFD" w:rsidRPr="00CF36A4" w:rsidRDefault="00520EFD" w:rsidP="00AA62AB">
            <w:pPr>
              <w:pStyle w:val="Compact"/>
              <w:spacing w:line="480" w:lineRule="auto"/>
              <w:jc w:val="center"/>
              <w:rPr>
                <w:b/>
                <w:bCs/>
                <w:rPrChange w:id="46" w:author="Daniel Noble" w:date="2023-06-30T08:45:00Z">
                  <w:rPr/>
                </w:rPrChange>
              </w:rPr>
            </w:pPr>
            <w:r w:rsidRPr="00CF36A4">
              <w:rPr>
                <w:b/>
                <w:bCs/>
                <w:rPrChange w:id="47" w:author="Daniel Noble" w:date="2023-06-30T08:45:00Z">
                  <w:rPr/>
                </w:rPrChange>
              </w:rPr>
              <w:t xml:space="preserve">Std. Error </w:t>
            </w:r>
            <m:oMath>
              <m:r>
                <m:rPr>
                  <m:sty m:val="b"/>
                </m:rPr>
                <w:rPr>
                  <w:rFonts w:ascii="Cambria Math" w:hAnsi="Cambria Math"/>
                  <w:rPrChange w:id="48" w:author="Daniel Noble" w:date="2023-06-30T08:45:00Z">
                    <w:rPr>
                      <w:rFonts w:ascii="Cambria Math" w:hAnsi="Cambria Math"/>
                    </w:rPr>
                  </w:rPrChange>
                </w:rPr>
                <w:br/>
              </m:r>
            </m:oMath>
            <m:oMathPara>
              <m:oMath>
                <m:r>
                  <m:rPr>
                    <m:sty m:val="bi"/>
                  </m:rPr>
                  <w:rPr>
                    <w:rFonts w:ascii="Cambria Math" w:hAnsi="Cambria Math"/>
                  </w:rPr>
                  <m:t>∆ELPD</m:t>
                </m:r>
              </m:oMath>
            </m:oMathPara>
          </w:p>
        </w:tc>
      </w:tr>
      <w:tr w:rsidR="00520EFD" w14:paraId="2E90C59E" w14:textId="77777777" w:rsidTr="00CF36A4">
        <w:tc>
          <w:tcPr>
            <w:tcW w:w="0" w:type="auto"/>
            <w:tcBorders>
              <w:top w:val="single" w:sz="2" w:space="0" w:color="auto"/>
            </w:tcBorders>
            <w:tcPrChange w:id="49" w:author="Daniel Noble" w:date="2023-06-30T08:45:00Z">
              <w:tcPr>
                <w:tcW w:w="0" w:type="auto"/>
              </w:tcPr>
            </w:tcPrChange>
          </w:tcPr>
          <w:p w14:paraId="5EFB1194" w14:textId="77777777" w:rsidR="00520EFD" w:rsidRDefault="00520EFD" w:rsidP="00AA62AB">
            <w:pPr>
              <w:pStyle w:val="Compact"/>
              <w:spacing w:line="480" w:lineRule="auto"/>
            </w:pPr>
            <w:r>
              <w:t xml:space="preserve">Model 3 - quadratic slopes for </w:t>
            </w:r>
            <w:r w:rsidRPr="00547E7B">
              <w:rPr>
                <w:i/>
                <w:iCs/>
              </w:rPr>
              <w:t>G, M, PE</w:t>
            </w:r>
          </w:p>
        </w:tc>
        <w:tc>
          <w:tcPr>
            <w:tcW w:w="0" w:type="auto"/>
            <w:tcBorders>
              <w:top w:val="single" w:sz="2" w:space="0" w:color="auto"/>
            </w:tcBorders>
            <w:tcPrChange w:id="50" w:author="Daniel Noble" w:date="2023-06-30T08:45:00Z">
              <w:tcPr>
                <w:tcW w:w="0" w:type="auto"/>
              </w:tcPr>
            </w:tcPrChange>
          </w:tcPr>
          <w:p w14:paraId="60DE447D" w14:textId="77777777" w:rsidR="00520EFD" w:rsidRDefault="00520EFD" w:rsidP="00AA62AB">
            <w:pPr>
              <w:pStyle w:val="Compact"/>
              <w:spacing w:line="480" w:lineRule="auto"/>
              <w:jc w:val="center"/>
            </w:pPr>
            <w:r>
              <w:t>-3258</w:t>
            </w:r>
          </w:p>
        </w:tc>
        <w:tc>
          <w:tcPr>
            <w:tcW w:w="0" w:type="auto"/>
            <w:tcBorders>
              <w:top w:val="single" w:sz="2" w:space="0" w:color="auto"/>
            </w:tcBorders>
            <w:tcPrChange w:id="51" w:author="Daniel Noble" w:date="2023-06-30T08:45:00Z">
              <w:tcPr>
                <w:tcW w:w="0" w:type="auto"/>
              </w:tcPr>
            </w:tcPrChange>
          </w:tcPr>
          <w:p w14:paraId="49F65490" w14:textId="77777777" w:rsidR="00520EFD" w:rsidRDefault="00520EFD" w:rsidP="00AA62AB">
            <w:pPr>
              <w:pStyle w:val="Compact"/>
              <w:spacing w:line="480" w:lineRule="auto"/>
              <w:jc w:val="center"/>
            </w:pPr>
            <w:r>
              <w:t>0</w:t>
            </w:r>
          </w:p>
        </w:tc>
        <w:tc>
          <w:tcPr>
            <w:tcW w:w="756" w:type="pct"/>
            <w:tcBorders>
              <w:top w:val="single" w:sz="2" w:space="0" w:color="auto"/>
            </w:tcBorders>
            <w:tcPrChange w:id="52" w:author="Daniel Noble" w:date="2023-06-30T08:45:00Z">
              <w:tcPr>
                <w:tcW w:w="0" w:type="auto"/>
              </w:tcPr>
            </w:tcPrChange>
          </w:tcPr>
          <w:p w14:paraId="0A16FA66" w14:textId="77777777" w:rsidR="00520EFD" w:rsidRDefault="00520EFD" w:rsidP="00AA62AB">
            <w:pPr>
              <w:pStyle w:val="Compact"/>
              <w:spacing w:line="480" w:lineRule="auto"/>
              <w:jc w:val="center"/>
            </w:pPr>
            <w:r>
              <w:t>0</w:t>
            </w:r>
          </w:p>
        </w:tc>
      </w:tr>
      <w:tr w:rsidR="00520EFD" w14:paraId="1570676B" w14:textId="77777777" w:rsidTr="00CF36A4">
        <w:tc>
          <w:tcPr>
            <w:tcW w:w="0" w:type="auto"/>
            <w:tcPrChange w:id="53" w:author="Daniel Noble" w:date="2023-06-30T08:45:00Z">
              <w:tcPr>
                <w:tcW w:w="0" w:type="auto"/>
              </w:tcPr>
            </w:tcPrChange>
          </w:tcPr>
          <w:p w14:paraId="02F9F879" w14:textId="77777777" w:rsidR="00520EFD" w:rsidRDefault="00520EFD" w:rsidP="00AA62AB">
            <w:pPr>
              <w:pStyle w:val="Compact"/>
              <w:spacing w:line="480" w:lineRule="auto"/>
            </w:pPr>
            <w:r>
              <w:t xml:space="preserve">Model 7 - intercept for </w:t>
            </w:r>
            <w:r w:rsidRPr="00547E7B">
              <w:rPr>
                <w:i/>
                <w:iCs/>
              </w:rPr>
              <w:t>PE</w:t>
            </w:r>
            <w:r>
              <w:t xml:space="preserve">, quadratic slopes for </w:t>
            </w:r>
            <w:r w:rsidRPr="00547E7B">
              <w:rPr>
                <w:i/>
                <w:iCs/>
              </w:rPr>
              <w:t>G, M</w:t>
            </w:r>
          </w:p>
        </w:tc>
        <w:tc>
          <w:tcPr>
            <w:tcW w:w="0" w:type="auto"/>
            <w:tcPrChange w:id="54" w:author="Daniel Noble" w:date="2023-06-30T08:45:00Z">
              <w:tcPr>
                <w:tcW w:w="0" w:type="auto"/>
              </w:tcPr>
            </w:tcPrChange>
          </w:tcPr>
          <w:p w14:paraId="4ABDE4AA" w14:textId="77777777" w:rsidR="00520EFD" w:rsidRDefault="00520EFD" w:rsidP="00AA62AB">
            <w:pPr>
              <w:pStyle w:val="Compact"/>
              <w:spacing w:line="480" w:lineRule="auto"/>
              <w:jc w:val="center"/>
            </w:pPr>
            <w:r>
              <w:t>-3261</w:t>
            </w:r>
          </w:p>
        </w:tc>
        <w:tc>
          <w:tcPr>
            <w:tcW w:w="0" w:type="auto"/>
            <w:tcPrChange w:id="55" w:author="Daniel Noble" w:date="2023-06-30T08:45:00Z">
              <w:tcPr>
                <w:tcW w:w="0" w:type="auto"/>
              </w:tcPr>
            </w:tcPrChange>
          </w:tcPr>
          <w:p w14:paraId="71FA3C20" w14:textId="77777777" w:rsidR="00520EFD" w:rsidRDefault="00520EFD" w:rsidP="00AA62AB">
            <w:pPr>
              <w:pStyle w:val="Compact"/>
              <w:spacing w:line="480" w:lineRule="auto"/>
              <w:jc w:val="center"/>
            </w:pPr>
            <w:r>
              <w:t>-1.122</w:t>
            </w:r>
          </w:p>
        </w:tc>
        <w:tc>
          <w:tcPr>
            <w:tcW w:w="756" w:type="pct"/>
            <w:tcPrChange w:id="56" w:author="Daniel Noble" w:date="2023-06-30T08:45:00Z">
              <w:tcPr>
                <w:tcW w:w="0" w:type="auto"/>
              </w:tcPr>
            </w:tcPrChange>
          </w:tcPr>
          <w:p w14:paraId="27E19DD3" w14:textId="77777777" w:rsidR="00520EFD" w:rsidRDefault="00520EFD" w:rsidP="00AA62AB">
            <w:pPr>
              <w:pStyle w:val="Compact"/>
              <w:spacing w:line="480" w:lineRule="auto"/>
              <w:jc w:val="center"/>
            </w:pPr>
            <w:r>
              <w:t>3.245</w:t>
            </w:r>
          </w:p>
        </w:tc>
      </w:tr>
      <w:tr w:rsidR="00520EFD" w14:paraId="6C3D6B36" w14:textId="77777777" w:rsidTr="00CF36A4">
        <w:tc>
          <w:tcPr>
            <w:tcW w:w="0" w:type="auto"/>
            <w:tcPrChange w:id="57" w:author="Daniel Noble" w:date="2023-06-30T08:45:00Z">
              <w:tcPr>
                <w:tcW w:w="0" w:type="auto"/>
              </w:tcPr>
            </w:tcPrChange>
          </w:tcPr>
          <w:p w14:paraId="143C3D74" w14:textId="77777777" w:rsidR="00520EFD" w:rsidRDefault="00520EFD" w:rsidP="00AA62AB">
            <w:pPr>
              <w:pStyle w:val="Compact"/>
              <w:spacing w:line="480" w:lineRule="auto"/>
            </w:pPr>
            <w:r>
              <w:t xml:space="preserve">Model 4 - intercept for </w:t>
            </w:r>
            <w:r w:rsidRPr="00547E7B">
              <w:rPr>
                <w:i/>
                <w:iCs/>
              </w:rPr>
              <w:t>G</w:t>
            </w:r>
            <w:r>
              <w:t xml:space="preserve">, linear slopes for </w:t>
            </w:r>
            <w:r w:rsidRPr="00547E7B">
              <w:rPr>
                <w:i/>
                <w:iCs/>
              </w:rPr>
              <w:t>M, PE</w:t>
            </w:r>
          </w:p>
        </w:tc>
        <w:tc>
          <w:tcPr>
            <w:tcW w:w="0" w:type="auto"/>
            <w:tcPrChange w:id="58" w:author="Daniel Noble" w:date="2023-06-30T08:45:00Z">
              <w:tcPr>
                <w:tcW w:w="0" w:type="auto"/>
              </w:tcPr>
            </w:tcPrChange>
          </w:tcPr>
          <w:p w14:paraId="660E4CDA" w14:textId="77777777" w:rsidR="00520EFD" w:rsidRDefault="00520EFD" w:rsidP="00AA62AB">
            <w:pPr>
              <w:pStyle w:val="Compact"/>
              <w:spacing w:line="480" w:lineRule="auto"/>
              <w:jc w:val="center"/>
            </w:pPr>
            <w:r>
              <w:t>-1382</w:t>
            </w:r>
          </w:p>
        </w:tc>
        <w:tc>
          <w:tcPr>
            <w:tcW w:w="0" w:type="auto"/>
            <w:tcPrChange w:id="59" w:author="Daniel Noble" w:date="2023-06-30T08:45:00Z">
              <w:tcPr>
                <w:tcW w:w="0" w:type="auto"/>
              </w:tcPr>
            </w:tcPrChange>
          </w:tcPr>
          <w:p w14:paraId="4DA72C7F" w14:textId="77777777" w:rsidR="00520EFD" w:rsidRDefault="00520EFD" w:rsidP="00AA62AB">
            <w:pPr>
              <w:pStyle w:val="Compact"/>
              <w:spacing w:line="480" w:lineRule="auto"/>
              <w:jc w:val="center"/>
            </w:pPr>
            <w:r>
              <w:t>-939.4</w:t>
            </w:r>
          </w:p>
        </w:tc>
        <w:tc>
          <w:tcPr>
            <w:tcW w:w="756" w:type="pct"/>
            <w:tcPrChange w:id="60" w:author="Daniel Noble" w:date="2023-06-30T08:45:00Z">
              <w:tcPr>
                <w:tcW w:w="0" w:type="auto"/>
              </w:tcPr>
            </w:tcPrChange>
          </w:tcPr>
          <w:p w14:paraId="2162F428" w14:textId="77777777" w:rsidR="00520EFD" w:rsidRDefault="00520EFD" w:rsidP="00AA62AB">
            <w:pPr>
              <w:pStyle w:val="Compact"/>
              <w:spacing w:line="480" w:lineRule="auto"/>
              <w:jc w:val="center"/>
            </w:pPr>
            <w:r>
              <w:t>38.91</w:t>
            </w:r>
          </w:p>
        </w:tc>
      </w:tr>
      <w:tr w:rsidR="00520EFD" w14:paraId="210253A9" w14:textId="77777777" w:rsidTr="00CF36A4">
        <w:tc>
          <w:tcPr>
            <w:tcW w:w="0" w:type="auto"/>
            <w:tcPrChange w:id="61" w:author="Daniel Noble" w:date="2023-06-30T08:45:00Z">
              <w:tcPr>
                <w:tcW w:w="0" w:type="auto"/>
              </w:tcPr>
            </w:tcPrChange>
          </w:tcPr>
          <w:p w14:paraId="0B46D7CD" w14:textId="77777777" w:rsidR="00520EFD" w:rsidRDefault="00520EFD" w:rsidP="00AA62AB">
            <w:pPr>
              <w:pStyle w:val="Compact"/>
              <w:spacing w:line="480" w:lineRule="auto"/>
            </w:pPr>
            <w:r>
              <w:t xml:space="preserve">Model 2 - linear slopes for G, </w:t>
            </w:r>
            <w:r w:rsidRPr="00547E7B">
              <w:rPr>
                <w:i/>
                <w:iCs/>
              </w:rPr>
              <w:t>M, PE</w:t>
            </w:r>
          </w:p>
        </w:tc>
        <w:tc>
          <w:tcPr>
            <w:tcW w:w="0" w:type="auto"/>
            <w:tcPrChange w:id="62" w:author="Daniel Noble" w:date="2023-06-30T08:45:00Z">
              <w:tcPr>
                <w:tcW w:w="0" w:type="auto"/>
              </w:tcPr>
            </w:tcPrChange>
          </w:tcPr>
          <w:p w14:paraId="37D19D94" w14:textId="77777777" w:rsidR="00520EFD" w:rsidRDefault="00520EFD" w:rsidP="00AA62AB">
            <w:pPr>
              <w:pStyle w:val="Compact"/>
              <w:spacing w:line="480" w:lineRule="auto"/>
              <w:jc w:val="center"/>
            </w:pPr>
            <w:r>
              <w:t>-1381</w:t>
            </w:r>
          </w:p>
        </w:tc>
        <w:tc>
          <w:tcPr>
            <w:tcW w:w="0" w:type="auto"/>
            <w:tcPrChange w:id="63" w:author="Daniel Noble" w:date="2023-06-30T08:45:00Z">
              <w:tcPr>
                <w:tcW w:w="0" w:type="auto"/>
              </w:tcPr>
            </w:tcPrChange>
          </w:tcPr>
          <w:p w14:paraId="7F9702E4" w14:textId="77777777" w:rsidR="00520EFD" w:rsidRDefault="00520EFD" w:rsidP="00AA62AB">
            <w:pPr>
              <w:pStyle w:val="Compact"/>
              <w:spacing w:line="480" w:lineRule="auto"/>
              <w:jc w:val="center"/>
            </w:pPr>
            <w:r>
              <w:t>-939.5</w:t>
            </w:r>
          </w:p>
        </w:tc>
        <w:tc>
          <w:tcPr>
            <w:tcW w:w="756" w:type="pct"/>
            <w:tcPrChange w:id="64" w:author="Daniel Noble" w:date="2023-06-30T08:45:00Z">
              <w:tcPr>
                <w:tcW w:w="0" w:type="auto"/>
              </w:tcPr>
            </w:tcPrChange>
          </w:tcPr>
          <w:p w14:paraId="5F56D3A5" w14:textId="77777777" w:rsidR="00520EFD" w:rsidRDefault="00520EFD" w:rsidP="00AA62AB">
            <w:pPr>
              <w:pStyle w:val="Compact"/>
              <w:spacing w:line="480" w:lineRule="auto"/>
              <w:jc w:val="center"/>
            </w:pPr>
            <w:r>
              <w:t>39.03</w:t>
            </w:r>
          </w:p>
        </w:tc>
      </w:tr>
      <w:tr w:rsidR="00520EFD" w14:paraId="1E6C6EFE" w14:textId="77777777" w:rsidTr="00CF36A4">
        <w:tc>
          <w:tcPr>
            <w:tcW w:w="0" w:type="auto"/>
            <w:tcPrChange w:id="65" w:author="Daniel Noble" w:date="2023-06-30T08:45:00Z">
              <w:tcPr>
                <w:tcW w:w="0" w:type="auto"/>
              </w:tcPr>
            </w:tcPrChange>
          </w:tcPr>
          <w:p w14:paraId="71503164" w14:textId="77777777" w:rsidR="00520EFD" w:rsidRDefault="00520EFD" w:rsidP="00AA62AB">
            <w:pPr>
              <w:pStyle w:val="Compact"/>
              <w:spacing w:line="480" w:lineRule="auto"/>
            </w:pPr>
            <w:r>
              <w:t xml:space="preserve">Model 6 - intercept for </w:t>
            </w:r>
            <w:r w:rsidRPr="00547E7B">
              <w:rPr>
                <w:i/>
                <w:iCs/>
              </w:rPr>
              <w:t>PE</w:t>
            </w:r>
            <w:r>
              <w:t xml:space="preserve">, linear slopes for </w:t>
            </w:r>
            <w:r w:rsidRPr="00547E7B">
              <w:rPr>
                <w:i/>
                <w:iCs/>
              </w:rPr>
              <w:t>G, M</w:t>
            </w:r>
          </w:p>
        </w:tc>
        <w:tc>
          <w:tcPr>
            <w:tcW w:w="0" w:type="auto"/>
            <w:tcPrChange w:id="66" w:author="Daniel Noble" w:date="2023-06-30T08:45:00Z">
              <w:tcPr>
                <w:tcW w:w="0" w:type="auto"/>
              </w:tcPr>
            </w:tcPrChange>
          </w:tcPr>
          <w:p w14:paraId="2C83AF9B" w14:textId="77777777" w:rsidR="00520EFD" w:rsidRDefault="00520EFD" w:rsidP="00AA62AB">
            <w:pPr>
              <w:pStyle w:val="Compact"/>
              <w:spacing w:line="480" w:lineRule="auto"/>
              <w:jc w:val="center"/>
            </w:pPr>
            <w:r>
              <w:t>-1382</w:t>
            </w:r>
          </w:p>
        </w:tc>
        <w:tc>
          <w:tcPr>
            <w:tcW w:w="0" w:type="auto"/>
            <w:tcPrChange w:id="67" w:author="Daniel Noble" w:date="2023-06-30T08:45:00Z">
              <w:tcPr>
                <w:tcW w:w="0" w:type="auto"/>
              </w:tcPr>
            </w:tcPrChange>
          </w:tcPr>
          <w:p w14:paraId="52F4A4E6" w14:textId="77777777" w:rsidR="00520EFD" w:rsidRDefault="00520EFD" w:rsidP="00AA62AB">
            <w:pPr>
              <w:pStyle w:val="Compact"/>
              <w:spacing w:line="480" w:lineRule="auto"/>
              <w:jc w:val="center"/>
            </w:pPr>
            <w:r>
              <w:t>-940</w:t>
            </w:r>
          </w:p>
        </w:tc>
        <w:tc>
          <w:tcPr>
            <w:tcW w:w="756" w:type="pct"/>
            <w:tcPrChange w:id="68" w:author="Daniel Noble" w:date="2023-06-30T08:45:00Z">
              <w:tcPr>
                <w:tcW w:w="0" w:type="auto"/>
              </w:tcPr>
            </w:tcPrChange>
          </w:tcPr>
          <w:p w14:paraId="0E66F25C" w14:textId="77777777" w:rsidR="00520EFD" w:rsidRDefault="00520EFD" w:rsidP="00AA62AB">
            <w:pPr>
              <w:pStyle w:val="Compact"/>
              <w:spacing w:line="480" w:lineRule="auto"/>
              <w:jc w:val="center"/>
            </w:pPr>
            <w:r>
              <w:t>38.94</w:t>
            </w:r>
          </w:p>
        </w:tc>
      </w:tr>
      <w:tr w:rsidR="00520EFD" w14:paraId="04C059D5" w14:textId="77777777" w:rsidTr="00CF36A4">
        <w:tc>
          <w:tcPr>
            <w:tcW w:w="0" w:type="auto"/>
            <w:tcPrChange w:id="69" w:author="Daniel Noble" w:date="2023-06-30T08:45:00Z">
              <w:tcPr>
                <w:tcW w:w="0" w:type="auto"/>
              </w:tcPr>
            </w:tcPrChange>
          </w:tcPr>
          <w:p w14:paraId="40EAC942" w14:textId="77777777" w:rsidR="00520EFD" w:rsidRDefault="00520EFD" w:rsidP="00AA62AB">
            <w:pPr>
              <w:pStyle w:val="Compact"/>
              <w:spacing w:line="480" w:lineRule="auto"/>
            </w:pPr>
            <w:r>
              <w:t xml:space="preserve">Model 5 - intercept for </w:t>
            </w:r>
            <w:r w:rsidRPr="00547E7B">
              <w:rPr>
                <w:i/>
                <w:iCs/>
              </w:rPr>
              <w:t>M</w:t>
            </w:r>
            <w:r>
              <w:t xml:space="preserve">, linear slopes for </w:t>
            </w:r>
            <w:r w:rsidRPr="00547E7B">
              <w:rPr>
                <w:i/>
                <w:iCs/>
              </w:rPr>
              <w:t>G, PE</w:t>
            </w:r>
          </w:p>
        </w:tc>
        <w:tc>
          <w:tcPr>
            <w:tcW w:w="0" w:type="auto"/>
            <w:tcPrChange w:id="70" w:author="Daniel Noble" w:date="2023-06-30T08:45:00Z">
              <w:tcPr>
                <w:tcW w:w="0" w:type="auto"/>
              </w:tcPr>
            </w:tcPrChange>
          </w:tcPr>
          <w:p w14:paraId="0A37D1A8" w14:textId="77777777" w:rsidR="00520EFD" w:rsidRDefault="00520EFD" w:rsidP="00AA62AB">
            <w:pPr>
              <w:pStyle w:val="Compact"/>
              <w:spacing w:line="480" w:lineRule="auto"/>
              <w:jc w:val="center"/>
            </w:pPr>
            <w:r>
              <w:t>-1370</w:t>
            </w:r>
          </w:p>
        </w:tc>
        <w:tc>
          <w:tcPr>
            <w:tcW w:w="0" w:type="auto"/>
            <w:tcPrChange w:id="71" w:author="Daniel Noble" w:date="2023-06-30T08:45:00Z">
              <w:tcPr>
                <w:tcW w:w="0" w:type="auto"/>
              </w:tcPr>
            </w:tcPrChange>
          </w:tcPr>
          <w:p w14:paraId="1A72C3FE" w14:textId="77777777" w:rsidR="00520EFD" w:rsidRDefault="00520EFD" w:rsidP="00AA62AB">
            <w:pPr>
              <w:pStyle w:val="Compact"/>
              <w:spacing w:line="480" w:lineRule="auto"/>
              <w:jc w:val="center"/>
            </w:pPr>
            <w:r>
              <w:t>-945.4</w:t>
            </w:r>
          </w:p>
        </w:tc>
        <w:tc>
          <w:tcPr>
            <w:tcW w:w="756" w:type="pct"/>
            <w:tcPrChange w:id="72" w:author="Daniel Noble" w:date="2023-06-30T08:45:00Z">
              <w:tcPr>
                <w:tcW w:w="0" w:type="auto"/>
              </w:tcPr>
            </w:tcPrChange>
          </w:tcPr>
          <w:p w14:paraId="3FD5B653" w14:textId="77777777" w:rsidR="00520EFD" w:rsidRDefault="00520EFD" w:rsidP="00AA62AB">
            <w:pPr>
              <w:pStyle w:val="Compact"/>
              <w:spacing w:line="480" w:lineRule="auto"/>
              <w:jc w:val="center"/>
            </w:pPr>
            <w:r>
              <w:t>40.3</w:t>
            </w:r>
          </w:p>
        </w:tc>
      </w:tr>
      <w:tr w:rsidR="00520EFD" w14:paraId="48FF5DFC" w14:textId="77777777" w:rsidTr="00CF36A4">
        <w:tc>
          <w:tcPr>
            <w:tcW w:w="0" w:type="auto"/>
            <w:tcBorders>
              <w:bottom w:val="single" w:sz="4" w:space="0" w:color="auto"/>
            </w:tcBorders>
            <w:tcPrChange w:id="73" w:author="Daniel Noble" w:date="2023-06-30T08:45:00Z">
              <w:tcPr>
                <w:tcW w:w="0" w:type="auto"/>
              </w:tcPr>
            </w:tcPrChange>
          </w:tcPr>
          <w:p w14:paraId="62430563" w14:textId="77777777" w:rsidR="00520EFD" w:rsidRDefault="00520EFD" w:rsidP="00AA62AB">
            <w:pPr>
              <w:pStyle w:val="Compact"/>
              <w:spacing w:line="480" w:lineRule="auto"/>
            </w:pPr>
            <w:r>
              <w:t xml:space="preserve">Model 1 - intercepts for </w:t>
            </w:r>
            <w:r w:rsidRPr="00547E7B">
              <w:rPr>
                <w:i/>
                <w:iCs/>
              </w:rPr>
              <w:t>G</w:t>
            </w:r>
            <w:r>
              <w:t xml:space="preserve">, </w:t>
            </w:r>
            <w:r w:rsidRPr="00547E7B">
              <w:rPr>
                <w:i/>
                <w:iCs/>
              </w:rPr>
              <w:t>M, PE</w:t>
            </w:r>
          </w:p>
        </w:tc>
        <w:tc>
          <w:tcPr>
            <w:tcW w:w="0" w:type="auto"/>
            <w:tcBorders>
              <w:bottom w:val="single" w:sz="4" w:space="0" w:color="auto"/>
            </w:tcBorders>
            <w:tcPrChange w:id="74" w:author="Daniel Noble" w:date="2023-06-30T08:45:00Z">
              <w:tcPr>
                <w:tcW w:w="0" w:type="auto"/>
              </w:tcPr>
            </w:tcPrChange>
          </w:tcPr>
          <w:p w14:paraId="40328BF8" w14:textId="77777777" w:rsidR="00520EFD" w:rsidRDefault="00520EFD" w:rsidP="00AA62AB">
            <w:pPr>
              <w:pStyle w:val="Compact"/>
              <w:spacing w:line="480" w:lineRule="auto"/>
              <w:jc w:val="center"/>
            </w:pPr>
            <w:r>
              <w:t>4550</w:t>
            </w:r>
          </w:p>
        </w:tc>
        <w:tc>
          <w:tcPr>
            <w:tcW w:w="0" w:type="auto"/>
            <w:tcBorders>
              <w:bottom w:val="single" w:sz="4" w:space="0" w:color="auto"/>
            </w:tcBorders>
            <w:tcPrChange w:id="75" w:author="Daniel Noble" w:date="2023-06-30T08:45:00Z">
              <w:tcPr>
                <w:tcW w:w="0" w:type="auto"/>
              </w:tcPr>
            </w:tcPrChange>
          </w:tcPr>
          <w:p w14:paraId="6E307D3C" w14:textId="77777777" w:rsidR="00520EFD" w:rsidRDefault="00520EFD" w:rsidP="00AA62AB">
            <w:pPr>
              <w:pStyle w:val="Compact"/>
              <w:spacing w:line="480" w:lineRule="auto"/>
              <w:jc w:val="center"/>
            </w:pPr>
            <w:r>
              <w:t>-3905</w:t>
            </w:r>
          </w:p>
        </w:tc>
        <w:tc>
          <w:tcPr>
            <w:tcW w:w="756" w:type="pct"/>
            <w:tcBorders>
              <w:bottom w:val="single" w:sz="4" w:space="0" w:color="auto"/>
            </w:tcBorders>
            <w:tcPrChange w:id="76" w:author="Daniel Noble" w:date="2023-06-30T08:45:00Z">
              <w:tcPr>
                <w:tcW w:w="0" w:type="auto"/>
              </w:tcPr>
            </w:tcPrChange>
          </w:tcPr>
          <w:p w14:paraId="55416653" w14:textId="77777777" w:rsidR="00520EFD" w:rsidRDefault="00520EFD" w:rsidP="00AA62AB">
            <w:pPr>
              <w:pStyle w:val="Compact"/>
              <w:spacing w:line="480" w:lineRule="auto"/>
              <w:jc w:val="center"/>
            </w:pPr>
            <w:r>
              <w:t>49.91</w:t>
            </w:r>
          </w:p>
        </w:tc>
      </w:tr>
    </w:tbl>
    <w:p w14:paraId="23A482F4" w14:textId="3A6A7410" w:rsidR="00113E7D" w:rsidRPr="00490770" w:rsidRDefault="00113E7D" w:rsidP="00AA62AB">
      <w:pPr>
        <w:pStyle w:val="Heading2"/>
        <w:spacing w:line="480" w:lineRule="auto"/>
        <w:rPr>
          <w:szCs w:val="28"/>
        </w:rPr>
      </w:pPr>
      <w:r w:rsidRPr="00490770">
        <w:rPr>
          <w:szCs w:val="28"/>
        </w:rPr>
        <w:t>Does our data have heterogenous residual variance?</w:t>
      </w:r>
    </w:p>
    <w:p w14:paraId="1D13399C" w14:textId="3BF20979" w:rsidR="00113E7D" w:rsidRDefault="00113E7D" w:rsidP="00AA62AB">
      <w:pPr>
        <w:pStyle w:val="BodyText"/>
        <w:spacing w:line="480" w:lineRule="auto"/>
      </w:pPr>
      <w:r>
        <w:t xml:space="preserve">Residual variance may </w:t>
      </w:r>
      <w:del w:id="77" w:author="Daniel Noble" w:date="2023-06-30T08:45:00Z">
        <w:r w:rsidDel="00AF0978">
          <w:delText>conflate with</w:delText>
        </w:r>
      </w:del>
      <w:ins w:id="78" w:author="Daniel Noble" w:date="2023-06-30T08:45:00Z">
        <w:r w:rsidR="00AF0978">
          <w:t>impact</w:t>
        </w:r>
      </w:ins>
      <w:r>
        <w:t xml:space="preserve"> estimates of </w:t>
      </w:r>
      <w:del w:id="79" w:author="Daniel Noble" w:date="2023-06-30T08:45:00Z">
        <w:r w:rsidDel="00AF0978">
          <w:delText xml:space="preserve">other </w:delText>
        </w:r>
      </w:del>
      <w:r>
        <w:t xml:space="preserve">variance components if it changes over time (heterogenous variance) </w:t>
      </w:r>
      <w:del w:id="80" w:author="Daniel Noble" w:date="2023-06-30T08:46:00Z">
        <w:r w:rsidDel="00AF0978">
          <w:delText>and is</w:delText>
        </w:r>
      </w:del>
      <w:ins w:id="81" w:author="Daniel Noble" w:date="2023-06-30T08:46:00Z">
        <w:r w:rsidR="00AF0978">
          <w:t>are</w:t>
        </w:r>
      </w:ins>
      <w:r>
        <w:t xml:space="preserve">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otherwise</w:t>
      </w:r>
    </w:p>
    <w:p w14:paraId="0595E4F3" w14:textId="4DD844B1" w:rsidR="00113E7D" w:rsidRPr="00763E36" w:rsidRDefault="00113E7D" w:rsidP="00AA62AB">
      <w:pPr>
        <w:pStyle w:val="TableCaption"/>
        <w:spacing w:line="480" w:lineRule="auto"/>
        <w:rPr>
          <w:rFonts w:ascii="Times New Roman" w:hAnsi="Times New Roman" w:cs="Times New Roman"/>
          <w:i w:val="0"/>
          <w:iCs/>
        </w:rPr>
      </w:pPr>
      <w:r w:rsidRPr="00763E36">
        <w:rPr>
          <w:rFonts w:ascii="Times New Roman" w:hAnsi="Times New Roman" w:cs="Times New Roman"/>
          <w:b/>
          <w:bCs/>
          <w:i w:val="0"/>
          <w:iCs/>
        </w:rPr>
        <w:lastRenderedPageBreak/>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Change w:id="82" w:author="Daniel Noble" w:date="2023-06-30T08:46:00Z">
          <w:tblPr>
            <w:tblStyle w:val="Table"/>
            <w:tblW w:w="3888" w:type="pct"/>
            <w:tblInd w:w="957" w:type="dxa"/>
            <w:tblLook w:val="07E0" w:firstRow="1" w:lastRow="1" w:firstColumn="1" w:lastColumn="1" w:noHBand="1" w:noVBand="1"/>
          </w:tblPr>
        </w:tblPrChange>
      </w:tblPr>
      <w:tblGrid>
        <w:gridCol w:w="4016"/>
        <w:gridCol w:w="968"/>
        <w:gridCol w:w="1077"/>
        <w:gridCol w:w="1385"/>
        <w:tblGridChange w:id="83">
          <w:tblGrid>
            <w:gridCol w:w="4137"/>
            <w:gridCol w:w="951"/>
            <w:gridCol w:w="1066"/>
            <w:gridCol w:w="1292"/>
          </w:tblGrid>
        </w:tblGridChange>
      </w:tblGrid>
      <w:tr w:rsidR="00113E7D" w14:paraId="52C8EB58" w14:textId="77777777" w:rsidTr="00AF0978">
        <w:tc>
          <w:tcPr>
            <w:tcW w:w="0" w:type="auto"/>
            <w:tcBorders>
              <w:top w:val="single" w:sz="2" w:space="0" w:color="auto"/>
              <w:bottom w:val="single" w:sz="2" w:space="0" w:color="auto"/>
            </w:tcBorders>
            <w:vAlign w:val="bottom"/>
            <w:tcPrChange w:id="84" w:author="Daniel Noble" w:date="2023-06-30T08:46:00Z">
              <w:tcPr>
                <w:tcW w:w="0" w:type="auto"/>
                <w:tcBorders>
                  <w:bottom w:val="single" w:sz="0" w:space="0" w:color="auto"/>
                </w:tcBorders>
                <w:vAlign w:val="bottom"/>
              </w:tcPr>
            </w:tcPrChange>
          </w:tcPr>
          <w:p w14:paraId="627CF87F" w14:textId="77777777" w:rsidR="00113E7D" w:rsidRPr="0036280F" w:rsidRDefault="00113E7D" w:rsidP="00AA62AB">
            <w:pPr>
              <w:pStyle w:val="Compact"/>
              <w:spacing w:line="480" w:lineRule="auto"/>
              <w:rPr>
                <w:b/>
                <w:bCs/>
                <w:rPrChange w:id="85" w:author="Daniel Noble" w:date="2023-06-30T08:46:00Z">
                  <w:rPr/>
                </w:rPrChange>
              </w:rPr>
            </w:pPr>
            <w:r w:rsidRPr="0036280F">
              <w:rPr>
                <w:b/>
                <w:bCs/>
                <w:rPrChange w:id="86" w:author="Daniel Noble" w:date="2023-06-30T08:46:00Z">
                  <w:rPr/>
                </w:rPrChange>
              </w:rPr>
              <w:t>Model</w:t>
            </w:r>
          </w:p>
        </w:tc>
        <w:tc>
          <w:tcPr>
            <w:tcW w:w="0" w:type="auto"/>
            <w:tcBorders>
              <w:top w:val="single" w:sz="2" w:space="0" w:color="auto"/>
              <w:bottom w:val="single" w:sz="2" w:space="0" w:color="auto"/>
            </w:tcBorders>
            <w:vAlign w:val="bottom"/>
            <w:tcPrChange w:id="87" w:author="Daniel Noble" w:date="2023-06-30T08:46:00Z">
              <w:tcPr>
                <w:tcW w:w="0" w:type="auto"/>
                <w:tcBorders>
                  <w:bottom w:val="single" w:sz="0" w:space="0" w:color="auto"/>
                </w:tcBorders>
                <w:vAlign w:val="bottom"/>
              </w:tcPr>
            </w:tcPrChange>
          </w:tcPr>
          <w:p w14:paraId="6F55FF25" w14:textId="6382CBCB" w:rsidR="00113E7D" w:rsidRPr="0036280F" w:rsidRDefault="00113E7D" w:rsidP="00AA62AB">
            <w:pPr>
              <w:pStyle w:val="Compact"/>
              <w:spacing w:line="480" w:lineRule="auto"/>
              <w:jc w:val="center"/>
              <w:rPr>
                <w:b/>
                <w:bCs/>
                <w:rPrChange w:id="88" w:author="Daniel Noble" w:date="2023-06-30T08:46:00Z">
                  <w:rPr/>
                </w:rPrChange>
              </w:rPr>
            </w:pPr>
            <w:r w:rsidRPr="0036280F">
              <w:rPr>
                <w:b/>
                <w:bCs/>
                <w:rPrChange w:id="89" w:author="Daniel Noble" w:date="2023-06-30T08:46:00Z">
                  <w:rPr/>
                </w:rPrChange>
              </w:rPr>
              <w:t>WAIC</w:t>
            </w:r>
          </w:p>
        </w:tc>
        <w:tc>
          <w:tcPr>
            <w:tcW w:w="0" w:type="auto"/>
            <w:tcBorders>
              <w:top w:val="single" w:sz="2" w:space="0" w:color="auto"/>
              <w:bottom w:val="single" w:sz="2" w:space="0" w:color="auto"/>
            </w:tcBorders>
            <w:vAlign w:val="bottom"/>
            <w:tcPrChange w:id="90" w:author="Daniel Noble" w:date="2023-06-30T08:46:00Z">
              <w:tcPr>
                <w:tcW w:w="0" w:type="auto"/>
                <w:tcBorders>
                  <w:bottom w:val="single" w:sz="0" w:space="0" w:color="auto"/>
                </w:tcBorders>
                <w:vAlign w:val="bottom"/>
              </w:tcPr>
            </w:tcPrChange>
          </w:tcPr>
          <w:p w14:paraId="512A1491" w14:textId="5A5DAAF5" w:rsidR="00113E7D" w:rsidRPr="0036280F" w:rsidRDefault="0036280F" w:rsidP="00AA62AB">
            <w:pPr>
              <w:pStyle w:val="Compact"/>
              <w:spacing w:line="480" w:lineRule="auto"/>
              <w:jc w:val="center"/>
              <w:rPr>
                <w:b/>
                <w:bCs/>
                <w:rPrChange w:id="91" w:author="Daniel Noble" w:date="2023-06-30T08:46:00Z">
                  <w:rPr/>
                </w:rPrChange>
              </w:rPr>
            </w:pPr>
            <m:oMathPara>
              <m:oMath>
                <m:r>
                  <m:rPr>
                    <m:sty m:val="bi"/>
                  </m:rPr>
                  <w:rPr>
                    <w:rFonts w:ascii="Cambria Math" w:hAnsi="Cambria Math"/>
                  </w:rPr>
                  <m:t>∆ELPD</m:t>
                </m:r>
              </m:oMath>
            </m:oMathPara>
          </w:p>
        </w:tc>
        <w:tc>
          <w:tcPr>
            <w:tcW w:w="0" w:type="auto"/>
            <w:tcBorders>
              <w:top w:val="single" w:sz="2" w:space="0" w:color="auto"/>
              <w:bottom w:val="single" w:sz="2" w:space="0" w:color="auto"/>
            </w:tcBorders>
            <w:vAlign w:val="bottom"/>
            <w:tcPrChange w:id="92" w:author="Daniel Noble" w:date="2023-06-30T08:46:00Z">
              <w:tcPr>
                <w:tcW w:w="0" w:type="auto"/>
                <w:tcBorders>
                  <w:bottom w:val="single" w:sz="0" w:space="0" w:color="auto"/>
                </w:tcBorders>
                <w:vAlign w:val="bottom"/>
              </w:tcPr>
            </w:tcPrChange>
          </w:tcPr>
          <w:p w14:paraId="5663EEB1" w14:textId="75FBEBAE" w:rsidR="00113E7D" w:rsidRPr="0036280F" w:rsidRDefault="00113E7D" w:rsidP="00AA62AB">
            <w:pPr>
              <w:pStyle w:val="Compact"/>
              <w:spacing w:line="480" w:lineRule="auto"/>
              <w:jc w:val="center"/>
              <w:rPr>
                <w:b/>
                <w:bCs/>
                <w:rPrChange w:id="93" w:author="Daniel Noble" w:date="2023-06-30T08:46:00Z">
                  <w:rPr/>
                </w:rPrChange>
              </w:rPr>
            </w:pPr>
            <w:r w:rsidRPr="0036280F">
              <w:rPr>
                <w:b/>
                <w:bCs/>
                <w:rPrChange w:id="94" w:author="Daniel Noble" w:date="2023-06-30T08:46:00Z">
                  <w:rPr/>
                </w:rPrChange>
              </w:rPr>
              <w:t xml:space="preserve">Std. Error </w:t>
            </w:r>
            <m:oMath>
              <m:r>
                <m:rPr>
                  <m:sty m:val="b"/>
                </m:rPr>
                <w:rPr>
                  <w:rFonts w:ascii="Cambria Math" w:hAnsi="Cambria Math"/>
                  <w:rPrChange w:id="95" w:author="Daniel Noble" w:date="2023-06-30T08:46:00Z">
                    <w:rPr>
                      <w:rFonts w:ascii="Cambria Math" w:hAnsi="Cambria Math"/>
                    </w:rPr>
                  </w:rPrChange>
                </w:rPr>
                <w:br/>
              </m:r>
            </m:oMath>
            <m:oMathPara>
              <m:oMath>
                <m:r>
                  <m:rPr>
                    <m:sty m:val="bi"/>
                  </m:rPr>
                  <w:rPr>
                    <w:rFonts w:ascii="Cambria Math" w:hAnsi="Cambria Math"/>
                  </w:rPr>
                  <m:t>∆ELPD</m:t>
                </m:r>
              </m:oMath>
            </m:oMathPara>
          </w:p>
        </w:tc>
      </w:tr>
      <w:tr w:rsidR="00113E7D" w14:paraId="39CE26D0" w14:textId="77777777" w:rsidTr="00AF0978">
        <w:tc>
          <w:tcPr>
            <w:tcW w:w="0" w:type="auto"/>
            <w:tcBorders>
              <w:top w:val="single" w:sz="2" w:space="0" w:color="auto"/>
            </w:tcBorders>
            <w:tcPrChange w:id="96" w:author="Daniel Noble" w:date="2023-06-30T08:46:00Z">
              <w:tcPr>
                <w:tcW w:w="0" w:type="auto"/>
              </w:tcPr>
            </w:tcPrChange>
          </w:tcPr>
          <w:p w14:paraId="00F97028" w14:textId="3706831E" w:rsidR="00113E7D" w:rsidRDefault="004F447D" w:rsidP="00AA62AB">
            <w:pPr>
              <w:pStyle w:val="Compact"/>
              <w:spacing w:line="480" w:lineRule="auto"/>
            </w:pPr>
            <w:r>
              <w:t>Model 7 with h</w:t>
            </w:r>
            <w:r w:rsidR="00113E7D">
              <w:t>eterogenous variance</w:t>
            </w:r>
          </w:p>
        </w:tc>
        <w:tc>
          <w:tcPr>
            <w:tcW w:w="0" w:type="auto"/>
            <w:tcBorders>
              <w:top w:val="single" w:sz="2" w:space="0" w:color="auto"/>
            </w:tcBorders>
            <w:tcPrChange w:id="97" w:author="Daniel Noble" w:date="2023-06-30T08:46:00Z">
              <w:tcPr>
                <w:tcW w:w="0" w:type="auto"/>
              </w:tcPr>
            </w:tcPrChange>
          </w:tcPr>
          <w:p w14:paraId="7C505232" w14:textId="77777777" w:rsidR="00113E7D" w:rsidRDefault="00113E7D" w:rsidP="00AA62AB">
            <w:pPr>
              <w:pStyle w:val="Compact"/>
              <w:spacing w:line="480" w:lineRule="auto"/>
              <w:jc w:val="center"/>
            </w:pPr>
            <w:r>
              <w:t>-3280</w:t>
            </w:r>
          </w:p>
        </w:tc>
        <w:tc>
          <w:tcPr>
            <w:tcW w:w="0" w:type="auto"/>
            <w:tcBorders>
              <w:top w:val="single" w:sz="2" w:space="0" w:color="auto"/>
            </w:tcBorders>
            <w:tcPrChange w:id="98" w:author="Daniel Noble" w:date="2023-06-30T08:46:00Z">
              <w:tcPr>
                <w:tcW w:w="0" w:type="auto"/>
              </w:tcPr>
            </w:tcPrChange>
          </w:tcPr>
          <w:p w14:paraId="306E33B0" w14:textId="77777777" w:rsidR="00113E7D" w:rsidRDefault="00113E7D" w:rsidP="00AA62AB">
            <w:pPr>
              <w:pStyle w:val="Compact"/>
              <w:spacing w:line="480" w:lineRule="auto"/>
              <w:jc w:val="center"/>
            </w:pPr>
            <w:r>
              <w:t>0</w:t>
            </w:r>
          </w:p>
        </w:tc>
        <w:tc>
          <w:tcPr>
            <w:tcW w:w="0" w:type="auto"/>
            <w:tcBorders>
              <w:top w:val="single" w:sz="2" w:space="0" w:color="auto"/>
            </w:tcBorders>
            <w:tcPrChange w:id="99" w:author="Daniel Noble" w:date="2023-06-30T08:46:00Z">
              <w:tcPr>
                <w:tcW w:w="0" w:type="auto"/>
              </w:tcPr>
            </w:tcPrChange>
          </w:tcPr>
          <w:p w14:paraId="0EC1BF22" w14:textId="77777777" w:rsidR="00113E7D" w:rsidRDefault="00113E7D" w:rsidP="00AA62AB">
            <w:pPr>
              <w:pStyle w:val="Compact"/>
              <w:spacing w:line="480" w:lineRule="auto"/>
              <w:jc w:val="center"/>
            </w:pPr>
            <w:r>
              <w:t>0</w:t>
            </w:r>
          </w:p>
        </w:tc>
      </w:tr>
      <w:tr w:rsidR="00113E7D" w14:paraId="30FDE827" w14:textId="77777777" w:rsidTr="00AF0978">
        <w:tc>
          <w:tcPr>
            <w:tcW w:w="0" w:type="auto"/>
            <w:tcBorders>
              <w:bottom w:val="single" w:sz="2" w:space="0" w:color="auto"/>
            </w:tcBorders>
            <w:tcPrChange w:id="100" w:author="Daniel Noble" w:date="2023-06-30T08:46:00Z">
              <w:tcPr>
                <w:tcW w:w="0" w:type="auto"/>
              </w:tcPr>
            </w:tcPrChange>
          </w:tcPr>
          <w:p w14:paraId="34B3BA87" w14:textId="0FE0DFEE" w:rsidR="00113E7D" w:rsidRDefault="004F447D" w:rsidP="00AA62AB">
            <w:pPr>
              <w:pStyle w:val="Compact"/>
              <w:spacing w:line="480" w:lineRule="auto"/>
            </w:pPr>
            <w:r>
              <w:t>Model 7 with h</w:t>
            </w:r>
            <w:r w:rsidR="00113E7D">
              <w:t>omogenous variance</w:t>
            </w:r>
          </w:p>
        </w:tc>
        <w:tc>
          <w:tcPr>
            <w:tcW w:w="0" w:type="auto"/>
            <w:tcBorders>
              <w:bottom w:val="single" w:sz="2" w:space="0" w:color="auto"/>
            </w:tcBorders>
            <w:tcPrChange w:id="101" w:author="Daniel Noble" w:date="2023-06-30T08:46:00Z">
              <w:tcPr>
                <w:tcW w:w="0" w:type="auto"/>
              </w:tcPr>
            </w:tcPrChange>
          </w:tcPr>
          <w:p w14:paraId="6E079306" w14:textId="77777777" w:rsidR="00113E7D" w:rsidRDefault="00113E7D" w:rsidP="00AA62AB">
            <w:pPr>
              <w:pStyle w:val="Compact"/>
              <w:spacing w:line="480" w:lineRule="auto"/>
              <w:jc w:val="center"/>
            </w:pPr>
            <w:r>
              <w:t>-3261</w:t>
            </w:r>
          </w:p>
        </w:tc>
        <w:tc>
          <w:tcPr>
            <w:tcW w:w="0" w:type="auto"/>
            <w:tcBorders>
              <w:bottom w:val="single" w:sz="2" w:space="0" w:color="auto"/>
            </w:tcBorders>
            <w:tcPrChange w:id="102" w:author="Daniel Noble" w:date="2023-06-30T08:46:00Z">
              <w:tcPr>
                <w:tcW w:w="0" w:type="auto"/>
              </w:tcPr>
            </w:tcPrChange>
          </w:tcPr>
          <w:p w14:paraId="33A0400C" w14:textId="77777777" w:rsidR="00113E7D" w:rsidRDefault="00113E7D" w:rsidP="00AA62AB">
            <w:pPr>
              <w:pStyle w:val="Compact"/>
              <w:spacing w:line="480" w:lineRule="auto"/>
              <w:jc w:val="center"/>
            </w:pPr>
            <w:r>
              <w:t>-9.783</w:t>
            </w:r>
          </w:p>
        </w:tc>
        <w:tc>
          <w:tcPr>
            <w:tcW w:w="0" w:type="auto"/>
            <w:tcBorders>
              <w:bottom w:val="single" w:sz="2" w:space="0" w:color="auto"/>
            </w:tcBorders>
            <w:tcPrChange w:id="103" w:author="Daniel Noble" w:date="2023-06-30T08:46:00Z">
              <w:tcPr>
                <w:tcW w:w="0" w:type="auto"/>
              </w:tcPr>
            </w:tcPrChange>
          </w:tcPr>
          <w:p w14:paraId="25C5D15F" w14:textId="77777777" w:rsidR="00113E7D" w:rsidRDefault="00113E7D" w:rsidP="00AA62AB">
            <w:pPr>
              <w:pStyle w:val="Compact"/>
              <w:spacing w:line="480" w:lineRule="auto"/>
              <w:jc w:val="center"/>
            </w:pPr>
            <w:r>
              <w:t>6.429</w:t>
            </w:r>
          </w:p>
        </w:tc>
      </w:tr>
    </w:tbl>
    <w:p w14:paraId="20F34A7A" w14:textId="4DE931C4" w:rsidR="00113E7D" w:rsidRDefault="00113E7D" w:rsidP="00AA62AB">
      <w:pPr>
        <w:pStyle w:val="BodyText"/>
        <w:spacing w:line="480" w:lineRule="auto"/>
      </w:pPr>
    </w:p>
    <w:p w14:paraId="67411A35" w14:textId="177A3504" w:rsidR="00237D40" w:rsidRDefault="00237D40" w:rsidP="00AA62AB">
      <w:pPr>
        <w:pStyle w:val="Heading2"/>
        <w:spacing w:line="480" w:lineRule="auto"/>
        <w:rPr>
          <w:noProof/>
        </w:rPr>
      </w:pPr>
      <w:bookmarkStart w:id="104" w:name="the-influence-of-developmental-temperatu"/>
      <w:r>
        <w:t>The influence of developmental temperature on genetic and non-genetic variance across age</w:t>
      </w:r>
      <w:r w:rsidRPr="00B75E1A">
        <w:rPr>
          <w:noProof/>
        </w:rPr>
        <w:t xml:space="preserve"> </w:t>
      </w:r>
    </w:p>
    <w:bookmarkEnd w:id="104"/>
    <w:p w14:paraId="4A33E42C" w14:textId="5E3C3432" w:rsidR="002C4619" w:rsidRDefault="002C4619" w:rsidP="00AA62AB">
      <w:pPr>
        <w:pStyle w:val="FirstParagraph"/>
        <w:spacing w:line="480" w:lineRule="auto"/>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 permanent environmental variance</w:t>
      </w:r>
      <w:ins w:id="105" w:author="Daniel Noble" w:date="2023-06-30T08:47:00Z">
        <w:r w:rsidR="00F71303">
          <w:t>,</w:t>
        </w:r>
      </w:ins>
      <w:r>
        <w:t xml:space="preserv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AA62AB">
      <w:pPr>
        <w:pStyle w:val="BodyText"/>
        <w:spacing w:line="480" w:lineRule="auto"/>
      </w:pPr>
      <w:r w:rsidRPr="00DF6366">
        <w:rPr>
          <w:b/>
          <w:bCs/>
        </w:rPr>
        <w:t>Table S</w:t>
      </w:r>
      <w:r>
        <w:rPr>
          <w:b/>
          <w:bCs/>
        </w:rPr>
        <w:t>3</w:t>
      </w:r>
      <w:r>
        <w:t xml:space="preserve"> </w:t>
      </w:r>
      <w:r w:rsidRPr="00B73D40">
        <w:t xml:space="preserve">Treatment comparisons of additive genetic variance, maternal variance, permanent environmental variance, residual varianc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Values with * indicate very small values that were above zero.</w:t>
      </w:r>
    </w:p>
    <w:tbl>
      <w:tblPr>
        <w:tblW w:w="8734" w:type="dxa"/>
        <w:tblLook w:val="04A0" w:firstRow="1" w:lastRow="0" w:firstColumn="1" w:lastColumn="0" w:noHBand="0" w:noVBand="1"/>
        <w:tblPrChange w:id="106" w:author="Daniel Noble" w:date="2023-06-30T08:47:00Z">
          <w:tblPr>
            <w:tblW w:w="8734" w:type="dxa"/>
            <w:tblLook w:val="04A0" w:firstRow="1" w:lastRow="0" w:firstColumn="1" w:lastColumn="0" w:noHBand="0" w:noVBand="1"/>
          </w:tblPr>
        </w:tblPrChange>
      </w:tblPr>
      <w:tblGrid>
        <w:gridCol w:w="2039"/>
        <w:gridCol w:w="1365"/>
        <w:gridCol w:w="1073"/>
        <w:gridCol w:w="1058"/>
        <w:gridCol w:w="1407"/>
        <w:gridCol w:w="1106"/>
        <w:gridCol w:w="1090"/>
        <w:tblGridChange w:id="107">
          <w:tblGrid>
            <w:gridCol w:w="2039"/>
            <w:gridCol w:w="19"/>
            <w:gridCol w:w="1346"/>
            <w:gridCol w:w="1073"/>
            <w:gridCol w:w="865"/>
            <w:gridCol w:w="193"/>
            <w:gridCol w:w="1407"/>
            <w:gridCol w:w="1106"/>
            <w:gridCol w:w="686"/>
            <w:gridCol w:w="404"/>
          </w:tblGrid>
        </w:tblGridChange>
      </w:tblGrid>
      <w:tr w:rsidR="00E56BA9" w:rsidRPr="00E142DB" w14:paraId="6EF6742A" w14:textId="77777777" w:rsidTr="00F71303">
        <w:trPr>
          <w:trHeight w:val="351"/>
          <w:trPrChange w:id="108" w:author="Daniel Noble" w:date="2023-06-30T08:47:00Z">
            <w:trPr>
              <w:gridAfter w:val="0"/>
              <w:trHeight w:val="351"/>
            </w:trPr>
          </w:trPrChange>
        </w:trPr>
        <w:tc>
          <w:tcPr>
            <w:tcW w:w="0" w:type="auto"/>
            <w:tcBorders>
              <w:top w:val="nil"/>
              <w:left w:val="nil"/>
              <w:bottom w:val="nil"/>
              <w:right w:val="nil"/>
            </w:tcBorders>
            <w:shd w:val="clear" w:color="auto" w:fill="auto"/>
            <w:noWrap/>
            <w:vAlign w:val="bottom"/>
            <w:hideMark/>
            <w:tcPrChange w:id="109" w:author="Daniel Noble" w:date="2023-06-30T08:47:00Z">
              <w:tcPr>
                <w:tcW w:w="0" w:type="auto"/>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rsidP="00AA62AB">
            <w:pPr>
              <w:spacing w:after="0" w:line="480" w:lineRule="auto"/>
              <w:rPr>
                <w:rFonts w:ascii="Times New Roman" w:eastAsia="Times New Roman" w:hAnsi="Times New Roman" w:cs="Times New Roman"/>
                <w:lang w:val="en-HK" w:eastAsia="en-GB"/>
              </w:rPr>
            </w:pPr>
          </w:p>
        </w:tc>
        <w:tc>
          <w:tcPr>
            <w:tcW w:w="0" w:type="auto"/>
            <w:gridSpan w:val="3"/>
            <w:tcBorders>
              <w:top w:val="single" w:sz="4" w:space="0" w:color="auto"/>
              <w:left w:val="nil"/>
              <w:bottom w:val="single" w:sz="4" w:space="0" w:color="auto"/>
              <w:right w:val="nil"/>
            </w:tcBorders>
            <w:shd w:val="clear" w:color="auto" w:fill="auto"/>
            <w:noWrap/>
            <w:vAlign w:val="bottom"/>
            <w:hideMark/>
            <w:tcPrChange w:id="110" w:author="Daniel Noble" w:date="2023-06-30T08:47:00Z">
              <w:tcPr>
                <w:tcW w:w="0" w:type="auto"/>
                <w:gridSpan w:val="3"/>
                <w:tcBorders>
                  <w:top w:val="nil"/>
                  <w:left w:val="nil"/>
                  <w:bottom w:val="single" w:sz="4" w:space="0" w:color="auto"/>
                  <w:right w:val="nil"/>
                </w:tcBorders>
                <w:shd w:val="clear" w:color="auto" w:fill="auto"/>
                <w:noWrap/>
                <w:vAlign w:val="bottom"/>
                <w:hideMark/>
              </w:tcPr>
            </w:tcPrChange>
          </w:tcPr>
          <w:p w14:paraId="4987AA80" w14:textId="50A08561"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11"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12"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113"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114" w:author="Daniel Noble" w:date="2023-06-30T08:47:00Z">
                  <w:rPr>
                    <w:rFonts w:ascii="Times New Roman" w:eastAsia="Times New Roman" w:hAnsi="Times New Roman" w:cs="Times New Roman"/>
                    <w:color w:val="000000"/>
                    <w:lang w:val="en-HK" w:eastAsia="en-GB"/>
                  </w:rPr>
                </w:rPrChange>
              </w:rPr>
              <w:t xml:space="preserve"> (</w:t>
            </w:r>
            <w:r w:rsidR="00DF4AA5" w:rsidRPr="00F71303">
              <w:rPr>
                <w:b/>
                <w:bCs/>
                <w:rPrChange w:id="115" w:author="Daniel Noble" w:date="2023-06-30T08:47:00Z">
                  <w:rPr/>
                </w:rPrChange>
              </w:rPr>
              <w:t>n</w:t>
            </w:r>
            <w:r w:rsidR="00DF4AA5" w:rsidRPr="00F71303">
              <w:rPr>
                <w:b/>
                <w:bCs/>
                <w:vertAlign w:val="subscript"/>
                <w:rPrChange w:id="116" w:author="Daniel Noble" w:date="2023-06-30T08:47:00Z">
                  <w:rPr>
                    <w:vertAlign w:val="subscript"/>
                  </w:rPr>
                </w:rPrChange>
              </w:rPr>
              <w:t>lizards</w:t>
            </w:r>
            <w:r w:rsidR="00DF4AA5" w:rsidRPr="00F71303">
              <w:rPr>
                <w:rFonts w:ascii="Times New Roman" w:eastAsia="Times New Roman" w:hAnsi="Times New Roman" w:cs="Times New Roman"/>
                <w:b/>
                <w:bCs/>
                <w:color w:val="000000"/>
                <w:lang w:val="en-HK" w:eastAsia="en-GB"/>
                <w:rPrChange w:id="117"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118" w:author="Daniel Noble" w:date="2023-06-30T08:47:00Z">
                  <w:rPr>
                    <w:rFonts w:ascii="Times New Roman" w:eastAsia="Times New Roman" w:hAnsi="Times New Roman" w:cs="Times New Roman"/>
                    <w:color w:val="000000"/>
                    <w:lang w:val="en-HK" w:eastAsia="en-GB"/>
                  </w:rPr>
                </w:rPrChange>
              </w:rPr>
              <w:t>= 125)</w:t>
            </w:r>
          </w:p>
        </w:tc>
        <w:tc>
          <w:tcPr>
            <w:tcW w:w="0" w:type="auto"/>
            <w:gridSpan w:val="3"/>
            <w:tcBorders>
              <w:top w:val="single" w:sz="4" w:space="0" w:color="auto"/>
              <w:left w:val="nil"/>
              <w:bottom w:val="single" w:sz="4" w:space="0" w:color="auto"/>
              <w:right w:val="nil"/>
            </w:tcBorders>
            <w:shd w:val="clear" w:color="auto" w:fill="auto"/>
            <w:noWrap/>
            <w:vAlign w:val="bottom"/>
            <w:hideMark/>
            <w:tcPrChange w:id="119" w:author="Daniel Noble" w:date="2023-06-30T08:47:00Z">
              <w:tcPr>
                <w:tcW w:w="0" w:type="auto"/>
                <w:gridSpan w:val="4"/>
                <w:tcBorders>
                  <w:top w:val="nil"/>
                  <w:left w:val="nil"/>
                  <w:bottom w:val="single" w:sz="4" w:space="0" w:color="auto"/>
                  <w:right w:val="nil"/>
                </w:tcBorders>
                <w:shd w:val="clear" w:color="auto" w:fill="auto"/>
                <w:noWrap/>
                <w:vAlign w:val="bottom"/>
                <w:hideMark/>
              </w:tcPr>
            </w:tcPrChange>
          </w:tcPr>
          <w:p w14:paraId="74A4BD13" w14:textId="477FFE4D"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2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21"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122"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123" w:author="Daniel Noble" w:date="2023-06-30T08:47:00Z">
                  <w:rPr>
                    <w:rFonts w:ascii="Times New Roman" w:eastAsia="Times New Roman" w:hAnsi="Times New Roman" w:cs="Times New Roman"/>
                    <w:color w:val="000000"/>
                    <w:lang w:val="en-HK" w:eastAsia="en-GB"/>
                  </w:rPr>
                </w:rPrChange>
              </w:rPr>
              <w:t>(</w:t>
            </w:r>
            <w:r w:rsidR="00DF4AA5" w:rsidRPr="00F71303">
              <w:rPr>
                <w:b/>
                <w:bCs/>
                <w:rPrChange w:id="124" w:author="Daniel Noble" w:date="2023-06-30T08:47:00Z">
                  <w:rPr/>
                </w:rPrChange>
              </w:rPr>
              <w:t>n</w:t>
            </w:r>
            <w:r w:rsidR="00DF4AA5" w:rsidRPr="00F71303">
              <w:rPr>
                <w:b/>
                <w:bCs/>
                <w:vertAlign w:val="subscript"/>
                <w:rPrChange w:id="125" w:author="Daniel Noble" w:date="2023-06-30T08:47:00Z">
                  <w:rPr>
                    <w:vertAlign w:val="subscript"/>
                  </w:rPr>
                </w:rPrChange>
              </w:rPr>
              <w:t>lizards</w:t>
            </w:r>
            <w:r w:rsidR="00DF4AA5" w:rsidRPr="00F71303">
              <w:rPr>
                <w:rFonts w:ascii="Times New Roman" w:eastAsia="Times New Roman" w:hAnsi="Times New Roman" w:cs="Times New Roman"/>
                <w:b/>
                <w:bCs/>
                <w:color w:val="000000"/>
                <w:lang w:val="en-HK" w:eastAsia="en-GB"/>
                <w:rPrChange w:id="126"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127" w:author="Daniel Noble" w:date="2023-06-30T08:47:00Z">
                  <w:rPr>
                    <w:rFonts w:ascii="Times New Roman" w:eastAsia="Times New Roman" w:hAnsi="Times New Roman" w:cs="Times New Roman"/>
                    <w:color w:val="000000"/>
                    <w:lang w:val="en-HK" w:eastAsia="en-GB"/>
                  </w:rPr>
                </w:rPrChange>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2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29"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30"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31"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32"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33" w:author="Daniel Noble" w:date="2023-06-30T08:47:00Z">
                  <w:rPr>
                    <w:rFonts w:ascii="Times New Roman" w:eastAsia="Times New Roman" w:hAnsi="Times New Roman" w:cs="Times New Roman"/>
                    <w:color w:val="000000"/>
                    <w:lang w:val="en-HK" w:eastAsia="en-GB"/>
                  </w:rPr>
                </w:rPrChange>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34"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35" w:author="Daniel Noble" w:date="2023-06-30T08:47:00Z">
                  <w:rPr>
                    <w:rFonts w:ascii="Times New Roman" w:eastAsia="Times New Roman" w:hAnsi="Times New Roman" w:cs="Times New Roman"/>
                    <w:color w:val="000000"/>
                    <w:lang w:val="en-HK" w:eastAsia="en-GB"/>
                  </w:rPr>
                </w:rPrChange>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36"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37" w:author="Daniel Noble" w:date="2023-06-30T08:47:00Z">
                  <w:rPr>
                    <w:rFonts w:ascii="Times New Roman" w:eastAsia="Times New Roman" w:hAnsi="Times New Roman" w:cs="Times New Roman"/>
                    <w:color w:val="000000"/>
                    <w:lang w:val="en-HK" w:eastAsia="en-GB"/>
                  </w:rPr>
                </w:rPrChange>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rsidP="00AA62AB">
            <w:pPr>
              <w:spacing w:after="0" w:line="480" w:lineRule="auto"/>
              <w:jc w:val="center"/>
              <w:rPr>
                <w:rFonts w:ascii="Times New Roman" w:eastAsia="Times New Roman" w:hAnsi="Times New Roman" w:cs="Times New Roman"/>
                <w:b/>
                <w:bCs/>
                <w:color w:val="000000"/>
                <w:lang w:val="en-HK" w:eastAsia="en-GB"/>
                <w:rPrChange w:id="138" w:author="Daniel Noble" w:date="2023-06-30T08:47:00Z">
                  <w:rPr>
                    <w:rFonts w:ascii="Times New Roman" w:eastAsia="Times New Roman" w:hAnsi="Times New Roman" w:cs="Times New Roman"/>
                    <w:color w:val="000000"/>
                    <w:lang w:val="en-HK" w:eastAsia="en-GB"/>
                  </w:rPr>
                </w:rPrChange>
              </w:rPr>
            </w:pPr>
            <w:r w:rsidRPr="00F71303">
              <w:rPr>
                <w:rFonts w:ascii="Times New Roman" w:eastAsia="Times New Roman" w:hAnsi="Times New Roman" w:cs="Times New Roman"/>
                <w:b/>
                <w:bCs/>
                <w:color w:val="000000"/>
                <w:lang w:val="en-HK" w:eastAsia="en-GB"/>
                <w:rPrChange w:id="139" w:author="Daniel Noble" w:date="2023-06-30T08:47:00Z">
                  <w:rPr>
                    <w:rFonts w:ascii="Times New Roman" w:eastAsia="Times New Roman" w:hAnsi="Times New Roman" w:cs="Times New Roman"/>
                    <w:color w:val="000000"/>
                    <w:lang w:val="en-HK" w:eastAsia="en-GB"/>
                  </w:rPr>
                </w:rPrChange>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additi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maternal</w:t>
            </w:r>
          </w:p>
        </w:tc>
        <w:tc>
          <w:tcPr>
            <w:tcW w:w="0" w:type="auto"/>
            <w:tcBorders>
              <w:top w:val="nil"/>
              <w:left w:val="nil"/>
              <w:bottom w:val="nil"/>
              <w:right w:val="nil"/>
            </w:tcBorders>
            <w:shd w:val="clear" w:color="auto" w:fill="auto"/>
            <w:noWrap/>
            <w:hideMark/>
          </w:tcPr>
          <w:p w14:paraId="0215985B" w14:textId="16F18DBB"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pe</w:t>
            </w:r>
            <w:r>
              <w:rPr>
                <w:vertAlign w:val="subscript"/>
              </w:rPr>
              <w:t>rmanent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residual</w:t>
            </w:r>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AA62AB">
            <w:pPr>
              <w:spacing w:after="0" w:line="480" w:lineRule="auto"/>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AA62AB">
      <w:pPr>
        <w:pStyle w:val="FirstParagraph"/>
        <w:spacing w:line="480" w:lineRule="auto"/>
      </w:pPr>
    </w:p>
    <w:p w14:paraId="05DE2222" w14:textId="75F35D6B" w:rsidR="003B1661" w:rsidRPr="0060796A" w:rsidRDefault="007E61CE" w:rsidP="00AA62AB">
      <w:pPr>
        <w:pStyle w:val="FirstParagraph"/>
        <w:spacing w:line="480" w:lineRule="auto"/>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AA62AB">
      <w:pPr>
        <w:spacing w:before="180" w:after="180" w:line="480" w:lineRule="auto"/>
        <w:rPr>
          <w:rFonts w:ascii="Times New Roman" w:eastAsia="Calibri" w:hAnsi="Times New Roman" w:cs="Times New Roman"/>
        </w:rPr>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203"/>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 xml:space="preserve">(-0.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AA62AB">
            <w:pPr>
              <w:spacing w:after="0" w:line="480" w:lineRule="auto"/>
              <w:jc w:val="center"/>
              <w:rPr>
                <w:ins w:id="140" w:author="fonti.kar@gmail.com" w:date="2020-09-29T12:38:00Z"/>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AA62AB">
      <w:pPr>
        <w:spacing w:before="180" w:after="180" w:line="480" w:lineRule="auto"/>
        <w:rPr>
          <w:rFonts w:ascii="Times New Roman" w:eastAsia="Calibri" w:hAnsi="Times New Roman" w:cs="Times New Roman"/>
          <w:b/>
          <w:bCs/>
        </w:rPr>
      </w:pPr>
    </w:p>
    <w:p w14:paraId="440481E0" w14:textId="71919306" w:rsidR="003B1661" w:rsidRPr="00F862E4" w:rsidRDefault="003B1661" w:rsidP="00AA62AB">
      <w:pPr>
        <w:spacing w:before="180" w:after="180" w:line="480" w:lineRule="auto"/>
        <w:rPr>
          <w:rFonts w:ascii="Times New Roman" w:eastAsia="Calibri" w:hAnsi="Times New Roman" w:cs="Times New Roman"/>
        </w:rPr>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w:t>
      </w:r>
      <w:r w:rsidRPr="00F862E4">
        <w:rPr>
          <w:rFonts w:ascii="Times New Roman" w:eastAsia="Calibri" w:hAnsi="Times New Roman" w:cs="Times New Roman"/>
        </w:rPr>
        <w:lastRenderedPageBreak/>
        <w:t xml:space="preserve">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AA62AB">
      <w:pPr>
        <w:pStyle w:val="BodyText"/>
        <w:spacing w:line="480" w:lineRule="auto"/>
        <w:rPr>
          <w:b/>
          <w:bCs/>
        </w:rPr>
      </w:pPr>
    </w:p>
    <w:p w14:paraId="25173C1B" w14:textId="77777777" w:rsidR="00490770" w:rsidRDefault="00490770" w:rsidP="00AA62AB">
      <w:pPr>
        <w:pStyle w:val="Heading2"/>
        <w:spacing w:line="480" w:lineRule="auto"/>
      </w:pPr>
      <w:bookmarkStart w:id="141" w:name="accounting-for-scale-effects-using-coeff"/>
      <w:r>
        <w:t>Accounting for scale-effects using coefficients of variation</w:t>
      </w:r>
      <w:bookmarkEnd w:id="141"/>
    </w:p>
    <w:p w14:paraId="076996FA" w14:textId="77777777" w:rsidR="00490770" w:rsidRDefault="00490770" w:rsidP="00AA62AB">
      <w:pPr>
        <w:pStyle w:val="FirstParagraph"/>
        <w:spacing w:line="480" w:lineRule="auto"/>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rsidP="00AA62AB">
      <w:pPr>
        <w:pStyle w:val="BodyText"/>
        <w:spacing w:line="480" w:lineRule="auto"/>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AA62AB">
      <w:pPr>
        <w:pStyle w:val="FirstParagraph"/>
        <w:spacing w:line="480" w:lineRule="auto"/>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 xml:space="preserve">followed </w:t>
      </w:r>
      <w:r w:rsidR="00490770">
        <w:lastRenderedPageBreak/>
        <w:t>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rsidP="00AA62AB">
      <w:pPr>
        <w:pStyle w:val="BodyText"/>
        <w:spacing w:line="480" w:lineRule="auto"/>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rsidP="00AA62AB">
      <w:pPr>
        <w:pStyle w:val="Heading2"/>
        <w:spacing w:line="480" w:lineRule="auto"/>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38"/>
    </w:p>
    <w:p w14:paraId="39302928" w14:textId="181E2A87" w:rsidR="004C33D6" w:rsidRDefault="008B36B3" w:rsidP="00AA62AB">
      <w:pPr>
        <w:pStyle w:val="FirstParagraph"/>
        <w:spacing w:line="480" w:lineRule="auto"/>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AA62AB">
      <w:pPr>
        <w:pStyle w:val="BodyText"/>
        <w:spacing w:line="480" w:lineRule="auto"/>
      </w:pPr>
    </w:p>
    <w:p w14:paraId="6DDABD2B" w14:textId="7393EB84" w:rsidR="0038090E" w:rsidRPr="0038090E" w:rsidRDefault="0038090E" w:rsidP="00AA62AB">
      <w:pPr>
        <w:spacing w:before="180" w:after="180" w:line="480" w:lineRule="auto"/>
        <w:rPr>
          <w:rFonts w:ascii="Times New Roman" w:eastAsia="Calibri" w:hAnsi="Times New Roman" w:cs="Times New Roman"/>
        </w:rPr>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 slope and quadratic slope) for the overall population (n</w:t>
      </w:r>
      <w:r w:rsidR="00AA0F39" w:rsidRPr="00AA0F39">
        <w:rPr>
          <w:rFonts w:ascii="Times New Roman" w:eastAsia="Calibri" w:hAnsi="Times New Roman" w:cs="Times New Roman"/>
          <w:vertAlign w:val="subscript"/>
        </w:rPr>
        <w:t>lizards</w:t>
      </w:r>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AA62AB">
      <w:pPr>
        <w:spacing w:line="480" w:lineRule="auto"/>
      </w:pPr>
    </w:p>
    <w:tbl>
      <w:tblPr>
        <w:tblStyle w:val="Table"/>
        <w:tblW w:w="0" w:type="auto"/>
        <w:jc w:val="center"/>
        <w:tblLook w:val="07E0" w:firstRow="1" w:lastRow="1" w:firstColumn="1" w:lastColumn="1" w:noHBand="1" w:noVBand="1"/>
      </w:tblPr>
      <w:tblGrid>
        <w:gridCol w:w="4682"/>
        <w:gridCol w:w="1896"/>
        <w:gridCol w:w="1513"/>
        <w:gridCol w:w="1485"/>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indicates that value is above zero prior to rounding. nobs = 2926. Age measured in days was z-transformed (mean = 361.34, SD = </w:t>
            </w:r>
            <w:r w:rsidRPr="00AA62AB">
              <w:rPr>
                <w:rFonts w:ascii="Times New Roman" w:hAnsi="Times New Roman"/>
              </w:rPr>
              <w:lastRenderedPageBreak/>
              <w:t>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Parameter</w:t>
            </w:r>
          </w:p>
        </w:tc>
        <w:tc>
          <w:tcPr>
            <w:tcW w:w="0" w:type="auto"/>
            <w:tcBorders>
              <w:bottom w:val="single" w:sz="0" w:space="0" w:color="auto"/>
            </w:tcBorders>
            <w:vAlign w:val="bottom"/>
          </w:tcPr>
          <w:p w14:paraId="36135B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3500470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6B207F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6E9B8C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720F934A" w14:textId="77777777" w:rsidTr="000D60D5">
        <w:trPr>
          <w:trHeight w:val="374"/>
          <w:jc w:val="center"/>
        </w:trPr>
        <w:tc>
          <w:tcPr>
            <w:tcW w:w="0" w:type="auto"/>
          </w:tcPr>
          <w:p w14:paraId="5A9A6C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151144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5</w:t>
            </w:r>
          </w:p>
        </w:tc>
        <w:tc>
          <w:tcPr>
            <w:tcW w:w="0" w:type="auto"/>
          </w:tcPr>
          <w:p w14:paraId="4E83449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4</w:t>
            </w:r>
          </w:p>
        </w:tc>
        <w:tc>
          <w:tcPr>
            <w:tcW w:w="0" w:type="auto"/>
          </w:tcPr>
          <w:p w14:paraId="1CEAAD8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420A179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2</w:t>
            </w:r>
          </w:p>
        </w:tc>
        <w:tc>
          <w:tcPr>
            <w:tcW w:w="0" w:type="auto"/>
          </w:tcPr>
          <w:p w14:paraId="18378BB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25F8BE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E0609D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7</w:t>
            </w:r>
          </w:p>
        </w:tc>
        <w:tc>
          <w:tcPr>
            <w:tcW w:w="0" w:type="auto"/>
          </w:tcPr>
          <w:p w14:paraId="18B38E2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B60AE2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4819BDC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9</w:t>
            </w:r>
          </w:p>
        </w:tc>
        <w:tc>
          <w:tcPr>
            <w:tcW w:w="0" w:type="auto"/>
          </w:tcPr>
          <w:p w14:paraId="1E9288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5</w:t>
            </w:r>
          </w:p>
        </w:tc>
        <w:tc>
          <w:tcPr>
            <w:tcW w:w="0" w:type="auto"/>
          </w:tcPr>
          <w:p w14:paraId="768B70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28</w:t>
            </w:r>
          </w:p>
        </w:tc>
        <w:tc>
          <w:tcPr>
            <w:tcW w:w="0" w:type="auto"/>
          </w:tcPr>
          <w:p w14:paraId="5E60BF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5C827F9B"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5663CB2"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E3334E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1DF69D6" w14:textId="77777777" w:rsidTr="000D60D5">
        <w:trPr>
          <w:trHeight w:val="374"/>
          <w:jc w:val="center"/>
        </w:trPr>
        <w:tc>
          <w:tcPr>
            <w:tcW w:w="0" w:type="auto"/>
          </w:tcPr>
          <w:p w14:paraId="4CA32E5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2B35E00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CE0424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5AD663"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D6770FF" w14:textId="77777777" w:rsidTr="000D60D5">
        <w:trPr>
          <w:trHeight w:val="374"/>
          <w:jc w:val="center"/>
        </w:trPr>
        <w:tc>
          <w:tcPr>
            <w:tcW w:w="0" w:type="auto"/>
          </w:tcPr>
          <w:p w14:paraId="72EBF05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6070ED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4</w:t>
            </w:r>
          </w:p>
        </w:tc>
        <w:tc>
          <w:tcPr>
            <w:tcW w:w="0" w:type="auto"/>
          </w:tcPr>
          <w:p w14:paraId="6750CC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21D3977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486B12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4E9F8EE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w:t>
            </w:r>
          </w:p>
        </w:tc>
        <w:tc>
          <w:tcPr>
            <w:tcW w:w="0" w:type="auto"/>
          </w:tcPr>
          <w:p w14:paraId="5A391CA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DACE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1CAF56A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0D9C20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3226CA3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8</w:t>
            </w:r>
          </w:p>
        </w:tc>
        <w:tc>
          <w:tcPr>
            <w:tcW w:w="0" w:type="auto"/>
          </w:tcPr>
          <w:p w14:paraId="1528C1E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5</w:t>
            </w:r>
          </w:p>
        </w:tc>
        <w:tc>
          <w:tcPr>
            <w:tcW w:w="0" w:type="auto"/>
          </w:tcPr>
          <w:p w14:paraId="57A38E0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5501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57</w:t>
            </w:r>
          </w:p>
        </w:tc>
        <w:tc>
          <w:tcPr>
            <w:tcW w:w="0" w:type="auto"/>
          </w:tcPr>
          <w:p w14:paraId="0CE2B88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1</w:t>
            </w:r>
          </w:p>
        </w:tc>
        <w:tc>
          <w:tcPr>
            <w:tcW w:w="0" w:type="auto"/>
          </w:tcPr>
          <w:p w14:paraId="70CCE89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FF10B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6</w:t>
            </w:r>
          </w:p>
        </w:tc>
        <w:tc>
          <w:tcPr>
            <w:tcW w:w="0" w:type="auto"/>
          </w:tcPr>
          <w:p w14:paraId="5D570F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7</w:t>
            </w:r>
          </w:p>
        </w:tc>
        <w:tc>
          <w:tcPr>
            <w:tcW w:w="0" w:type="auto"/>
          </w:tcPr>
          <w:p w14:paraId="6FECA16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43EE20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215ADB2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3596608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E0BF60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BE95D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2BBA37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8B93936" w14:textId="77777777" w:rsidTr="000D60D5">
        <w:trPr>
          <w:trHeight w:val="390"/>
          <w:jc w:val="center"/>
        </w:trPr>
        <w:tc>
          <w:tcPr>
            <w:tcW w:w="0" w:type="auto"/>
          </w:tcPr>
          <w:p w14:paraId="611A813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50DB3F9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062286C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759A3A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5B3C7C9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A85450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w:t>
            </w:r>
          </w:p>
        </w:tc>
        <w:tc>
          <w:tcPr>
            <w:tcW w:w="0" w:type="auto"/>
          </w:tcPr>
          <w:p w14:paraId="25B563D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5BD0C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729336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149157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Cor intercept - slope</w:t>
            </w:r>
          </w:p>
        </w:tc>
        <w:tc>
          <w:tcPr>
            <w:tcW w:w="0" w:type="auto"/>
          </w:tcPr>
          <w:p w14:paraId="190AFB0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4</w:t>
            </w:r>
          </w:p>
        </w:tc>
        <w:tc>
          <w:tcPr>
            <w:tcW w:w="0" w:type="auto"/>
          </w:tcPr>
          <w:p w14:paraId="554CEB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02F90A5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928B02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49</w:t>
            </w:r>
          </w:p>
        </w:tc>
        <w:tc>
          <w:tcPr>
            <w:tcW w:w="0" w:type="auto"/>
          </w:tcPr>
          <w:p w14:paraId="58FB9E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42</w:t>
            </w:r>
          </w:p>
        </w:tc>
        <w:tc>
          <w:tcPr>
            <w:tcW w:w="0" w:type="auto"/>
          </w:tcPr>
          <w:p w14:paraId="47EEA53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2D904D0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6</w:t>
            </w:r>
          </w:p>
        </w:tc>
        <w:tc>
          <w:tcPr>
            <w:tcW w:w="0" w:type="auto"/>
          </w:tcPr>
          <w:p w14:paraId="13E6DD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2</w:t>
            </w:r>
          </w:p>
        </w:tc>
        <w:tc>
          <w:tcPr>
            <w:tcW w:w="0" w:type="auto"/>
          </w:tcPr>
          <w:p w14:paraId="1ABA42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04</w:t>
            </w:r>
          </w:p>
        </w:tc>
      </w:tr>
      <w:tr w:rsidR="00AA62AB" w:rsidRPr="00AA62AB" w14:paraId="71C3AF95" w14:textId="77777777" w:rsidTr="000D60D5">
        <w:trPr>
          <w:trHeight w:val="374"/>
          <w:jc w:val="center"/>
        </w:trPr>
        <w:tc>
          <w:tcPr>
            <w:tcW w:w="0" w:type="auto"/>
          </w:tcPr>
          <w:p w14:paraId="2A26ED61"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326D5B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285895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696564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07E6073F" w14:textId="77777777" w:rsidTr="000D60D5">
        <w:trPr>
          <w:trHeight w:val="374"/>
          <w:jc w:val="center"/>
        </w:trPr>
        <w:tc>
          <w:tcPr>
            <w:tcW w:w="0" w:type="auto"/>
          </w:tcPr>
          <w:p w14:paraId="7B33DA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0F44906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8</w:t>
            </w:r>
          </w:p>
        </w:tc>
        <w:tc>
          <w:tcPr>
            <w:tcW w:w="0" w:type="auto"/>
          </w:tcPr>
          <w:p w14:paraId="546402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84</w:t>
            </w:r>
          </w:p>
        </w:tc>
        <w:tc>
          <w:tcPr>
            <w:tcW w:w="0" w:type="auto"/>
          </w:tcPr>
          <w:p w14:paraId="1BCC4E5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1</w:t>
            </w:r>
          </w:p>
        </w:tc>
      </w:tr>
    </w:tbl>
    <w:p w14:paraId="626DE46B" w14:textId="77777777" w:rsidR="002B204B" w:rsidRPr="00AA62AB" w:rsidRDefault="002B204B" w:rsidP="00AA62AB">
      <w:pPr>
        <w:pStyle w:val="TableCaption"/>
        <w:spacing w:line="480" w:lineRule="auto"/>
        <w:rPr>
          <w:ins w:id="142" w:author="Daniel Noble" w:date="2020-09-14T09:11:00Z"/>
          <w:rFonts w:ascii="Times New Roman" w:hAnsi="Times New Roman" w:cs="Times New Roman"/>
          <w:b/>
          <w:bCs/>
          <w:i w:val="0"/>
          <w:iCs/>
        </w:rPr>
      </w:pPr>
    </w:p>
    <w:tbl>
      <w:tblPr>
        <w:tblStyle w:val="Table"/>
        <w:tblW w:w="0" w:type="auto"/>
        <w:jc w:val="center"/>
        <w:tblLook w:val="07E0" w:firstRow="1" w:lastRow="1" w:firstColumn="1" w:lastColumn="1" w:noHBand="1" w:noVBand="1"/>
      </w:tblPr>
      <w:tblGrid>
        <w:gridCol w:w="4663"/>
        <w:gridCol w:w="1903"/>
        <w:gridCol w:w="1519"/>
        <w:gridCol w:w="1491"/>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3FAFB14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31E64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F5D50E5"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D929374" w14:textId="77777777" w:rsidTr="000D60D5">
        <w:trPr>
          <w:trHeight w:val="374"/>
          <w:jc w:val="center"/>
        </w:trPr>
        <w:tc>
          <w:tcPr>
            <w:tcW w:w="0" w:type="auto"/>
          </w:tcPr>
          <w:p w14:paraId="718FE0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37A205F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w:t>
            </w:r>
          </w:p>
        </w:tc>
        <w:tc>
          <w:tcPr>
            <w:tcW w:w="0" w:type="auto"/>
          </w:tcPr>
          <w:p w14:paraId="5DCC00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09</w:t>
            </w:r>
          </w:p>
        </w:tc>
        <w:tc>
          <w:tcPr>
            <w:tcW w:w="0" w:type="auto"/>
          </w:tcPr>
          <w:p w14:paraId="76491AB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p>
        </w:tc>
        <w:tc>
          <w:tcPr>
            <w:tcW w:w="0" w:type="auto"/>
          </w:tcPr>
          <w:p w14:paraId="5FF92C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75400B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4FA98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w:t>
            </w:r>
          </w:p>
        </w:tc>
        <w:tc>
          <w:tcPr>
            <w:tcW w:w="0" w:type="auto"/>
          </w:tcPr>
          <w:p w14:paraId="587BB0E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3</w:t>
            </w:r>
          </w:p>
        </w:tc>
        <w:tc>
          <w:tcPr>
            <w:tcW w:w="0" w:type="auto"/>
          </w:tcPr>
          <w:p w14:paraId="1C3EF8D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6DC54C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4</w:t>
            </w:r>
          </w:p>
        </w:tc>
        <w:tc>
          <w:tcPr>
            <w:tcW w:w="0" w:type="auto"/>
          </w:tcPr>
          <w:p w14:paraId="248A767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212</w:t>
            </w:r>
          </w:p>
        </w:tc>
        <w:tc>
          <w:tcPr>
            <w:tcW w:w="0" w:type="auto"/>
          </w:tcPr>
          <w:p w14:paraId="6EEFF55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7</w:t>
            </w:r>
          </w:p>
        </w:tc>
        <w:tc>
          <w:tcPr>
            <w:tcW w:w="0" w:type="auto"/>
          </w:tcPr>
          <w:p w14:paraId="56089DD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7</w:t>
            </w:r>
          </w:p>
        </w:tc>
        <w:tc>
          <w:tcPr>
            <w:tcW w:w="0" w:type="auto"/>
          </w:tcPr>
          <w:p w14:paraId="239B34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A46B3A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566161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86A0CE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62BC8A8" w14:textId="77777777" w:rsidTr="000D60D5">
        <w:trPr>
          <w:trHeight w:val="374"/>
          <w:jc w:val="center"/>
        </w:trPr>
        <w:tc>
          <w:tcPr>
            <w:tcW w:w="0" w:type="auto"/>
          </w:tcPr>
          <w:p w14:paraId="125F5D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6F9578B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444D3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F7993E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42160FE" w14:textId="77777777" w:rsidTr="000D60D5">
        <w:trPr>
          <w:trHeight w:val="374"/>
          <w:jc w:val="center"/>
        </w:trPr>
        <w:tc>
          <w:tcPr>
            <w:tcW w:w="0" w:type="auto"/>
          </w:tcPr>
          <w:p w14:paraId="78BD90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B55A7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4005B9B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36B2CAF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0678BBB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60C74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1</w:t>
            </w:r>
          </w:p>
        </w:tc>
        <w:tc>
          <w:tcPr>
            <w:tcW w:w="0" w:type="auto"/>
          </w:tcPr>
          <w:p w14:paraId="578429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397B6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4E31491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53CD4A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5F2466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91</w:t>
            </w:r>
          </w:p>
        </w:tc>
        <w:tc>
          <w:tcPr>
            <w:tcW w:w="0" w:type="auto"/>
          </w:tcPr>
          <w:p w14:paraId="6A8478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8</w:t>
            </w:r>
          </w:p>
        </w:tc>
        <w:tc>
          <w:tcPr>
            <w:tcW w:w="0" w:type="auto"/>
          </w:tcPr>
          <w:p w14:paraId="771542D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Cor intercept - quadratic</w:t>
            </w:r>
          </w:p>
        </w:tc>
        <w:tc>
          <w:tcPr>
            <w:tcW w:w="0" w:type="auto"/>
          </w:tcPr>
          <w:p w14:paraId="217994B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75</w:t>
            </w:r>
          </w:p>
        </w:tc>
        <w:tc>
          <w:tcPr>
            <w:tcW w:w="0" w:type="auto"/>
          </w:tcPr>
          <w:p w14:paraId="504A766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9</w:t>
            </w:r>
          </w:p>
        </w:tc>
        <w:tc>
          <w:tcPr>
            <w:tcW w:w="0" w:type="auto"/>
          </w:tcPr>
          <w:p w14:paraId="53AD7CC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65C207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47</w:t>
            </w:r>
          </w:p>
        </w:tc>
        <w:tc>
          <w:tcPr>
            <w:tcW w:w="0" w:type="auto"/>
          </w:tcPr>
          <w:p w14:paraId="5F9CD1A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02</w:t>
            </w:r>
          </w:p>
        </w:tc>
        <w:tc>
          <w:tcPr>
            <w:tcW w:w="0" w:type="auto"/>
          </w:tcPr>
          <w:p w14:paraId="1E24D9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67AF33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6</w:t>
            </w:r>
          </w:p>
        </w:tc>
        <w:tc>
          <w:tcPr>
            <w:tcW w:w="0" w:type="auto"/>
          </w:tcPr>
          <w:p w14:paraId="475C4D4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w:t>
            </w:r>
          </w:p>
        </w:tc>
        <w:tc>
          <w:tcPr>
            <w:tcW w:w="0" w:type="auto"/>
          </w:tcPr>
          <w:p w14:paraId="3B0C7F1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0B9FED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A71BBC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83E3E1A"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DD95E83" w14:textId="77777777" w:rsidTr="000D60D5">
        <w:trPr>
          <w:trHeight w:val="390"/>
          <w:jc w:val="center"/>
        </w:trPr>
        <w:tc>
          <w:tcPr>
            <w:tcW w:w="0" w:type="auto"/>
          </w:tcPr>
          <w:p w14:paraId="5A571CC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5AF73C4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59D06F0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2C3FFCF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1C46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46B3824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c>
          <w:tcPr>
            <w:tcW w:w="0" w:type="auto"/>
          </w:tcPr>
          <w:p w14:paraId="6F9A662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0F72E9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8</w:t>
            </w:r>
          </w:p>
        </w:tc>
        <w:tc>
          <w:tcPr>
            <w:tcW w:w="0" w:type="auto"/>
          </w:tcPr>
          <w:p w14:paraId="46832C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2</w:t>
            </w:r>
          </w:p>
        </w:tc>
        <w:tc>
          <w:tcPr>
            <w:tcW w:w="0" w:type="auto"/>
          </w:tcPr>
          <w:p w14:paraId="3144EF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663550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06</w:t>
            </w:r>
          </w:p>
        </w:tc>
        <w:tc>
          <w:tcPr>
            <w:tcW w:w="0" w:type="auto"/>
          </w:tcPr>
          <w:p w14:paraId="26621AE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1CB0076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B77A15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9</w:t>
            </w:r>
          </w:p>
        </w:tc>
        <w:tc>
          <w:tcPr>
            <w:tcW w:w="0" w:type="auto"/>
          </w:tcPr>
          <w:p w14:paraId="67752EB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55</w:t>
            </w:r>
          </w:p>
        </w:tc>
        <w:tc>
          <w:tcPr>
            <w:tcW w:w="0" w:type="auto"/>
          </w:tcPr>
          <w:p w14:paraId="158D1D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1A539CF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7</w:t>
            </w:r>
          </w:p>
        </w:tc>
        <w:tc>
          <w:tcPr>
            <w:tcW w:w="0" w:type="auto"/>
          </w:tcPr>
          <w:p w14:paraId="14B944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4</w:t>
            </w:r>
          </w:p>
        </w:tc>
        <w:tc>
          <w:tcPr>
            <w:tcW w:w="0" w:type="auto"/>
          </w:tcPr>
          <w:p w14:paraId="2273EFB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w:t>
            </w:r>
          </w:p>
        </w:tc>
      </w:tr>
      <w:tr w:rsidR="00AA62AB" w:rsidRPr="00AA62AB" w14:paraId="4F1015C8" w14:textId="77777777" w:rsidTr="000D60D5">
        <w:trPr>
          <w:trHeight w:val="374"/>
          <w:jc w:val="center"/>
        </w:trPr>
        <w:tc>
          <w:tcPr>
            <w:tcW w:w="0" w:type="auto"/>
          </w:tcPr>
          <w:p w14:paraId="77FA3F48"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5AA6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6EB1001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9</w:t>
            </w:r>
          </w:p>
        </w:tc>
        <w:tc>
          <w:tcPr>
            <w:tcW w:w="0" w:type="auto"/>
          </w:tcPr>
          <w:p w14:paraId="175C68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5</w:t>
            </w:r>
          </w:p>
        </w:tc>
      </w:tr>
      <w:tr w:rsidR="00AA62AB" w:rsidRPr="00AA62AB" w14:paraId="42CD089F" w14:textId="77777777" w:rsidTr="000D60D5">
        <w:trPr>
          <w:trHeight w:val="374"/>
          <w:jc w:val="center"/>
        </w:trPr>
        <w:tc>
          <w:tcPr>
            <w:tcW w:w="0" w:type="auto"/>
          </w:tcPr>
          <w:p w14:paraId="372084C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593A2E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c>
          <w:tcPr>
            <w:tcW w:w="0" w:type="auto"/>
          </w:tcPr>
          <w:p w14:paraId="3BDE8B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4</w:t>
            </w:r>
          </w:p>
        </w:tc>
        <w:tc>
          <w:tcPr>
            <w:tcW w:w="0" w:type="auto"/>
          </w:tcPr>
          <w:p w14:paraId="639413E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bl>
    <w:p w14:paraId="2B521226" w14:textId="0820AED7" w:rsidR="00F76718" w:rsidRPr="00AA62AB" w:rsidRDefault="00F76718" w:rsidP="00AA62AB">
      <w:pPr>
        <w:pStyle w:val="TableCaption"/>
        <w:spacing w:line="480" w:lineRule="auto"/>
        <w:rPr>
          <w:rFonts w:ascii="Times New Roman" w:hAnsi="Times New Roman" w:cs="Times New Roman"/>
          <w:i w:val="0"/>
          <w:iCs/>
        </w:rPr>
      </w:pPr>
    </w:p>
    <w:tbl>
      <w:tblPr>
        <w:tblStyle w:val="Table"/>
        <w:tblW w:w="0" w:type="auto"/>
        <w:jc w:val="center"/>
        <w:tblLook w:val="07E0" w:firstRow="1" w:lastRow="1" w:firstColumn="1" w:lastColumn="1" w:noHBand="1" w:noVBand="1"/>
      </w:tblPr>
      <w:tblGrid>
        <w:gridCol w:w="4674"/>
        <w:gridCol w:w="1899"/>
        <w:gridCol w:w="1516"/>
        <w:gridCol w:w="1487"/>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indicates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6A5B62F9"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EF0CD9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70BD940"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C24C7DE" w14:textId="77777777" w:rsidTr="000D60D5">
        <w:trPr>
          <w:trHeight w:val="374"/>
          <w:jc w:val="center"/>
        </w:trPr>
        <w:tc>
          <w:tcPr>
            <w:tcW w:w="0" w:type="auto"/>
          </w:tcPr>
          <w:p w14:paraId="6DD74A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747767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7</w:t>
            </w:r>
          </w:p>
        </w:tc>
        <w:tc>
          <w:tcPr>
            <w:tcW w:w="0" w:type="auto"/>
          </w:tcPr>
          <w:p w14:paraId="0B99E7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5</w:t>
            </w:r>
          </w:p>
        </w:tc>
        <w:tc>
          <w:tcPr>
            <w:tcW w:w="0" w:type="auto"/>
          </w:tcPr>
          <w:p w14:paraId="2A5FE6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AE380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74BE290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5</w:t>
            </w:r>
          </w:p>
        </w:tc>
        <w:tc>
          <w:tcPr>
            <w:tcW w:w="0" w:type="auto"/>
          </w:tcPr>
          <w:p w14:paraId="3E397CB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11A28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6386BA8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1</w:t>
            </w:r>
          </w:p>
        </w:tc>
        <w:tc>
          <w:tcPr>
            <w:tcW w:w="0" w:type="auto"/>
          </w:tcPr>
          <w:p w14:paraId="42AE850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17EF277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8</w:t>
            </w:r>
          </w:p>
        </w:tc>
        <w:tc>
          <w:tcPr>
            <w:tcW w:w="0" w:type="auto"/>
          </w:tcPr>
          <w:p w14:paraId="4CC901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lastRenderedPageBreak/>
              <w:t>Random effects</w:t>
            </w:r>
          </w:p>
        </w:tc>
        <w:tc>
          <w:tcPr>
            <w:tcW w:w="0" w:type="auto"/>
          </w:tcPr>
          <w:p w14:paraId="759B052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722513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A92519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DB5371C" w14:textId="77777777" w:rsidTr="000D60D5">
        <w:trPr>
          <w:trHeight w:val="374"/>
          <w:jc w:val="center"/>
        </w:trPr>
        <w:tc>
          <w:tcPr>
            <w:tcW w:w="0" w:type="auto"/>
          </w:tcPr>
          <w:p w14:paraId="2D78F28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13FD990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E3CBC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80C5F6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3A950C2" w14:textId="77777777" w:rsidTr="000D60D5">
        <w:trPr>
          <w:trHeight w:val="374"/>
          <w:jc w:val="center"/>
        </w:trPr>
        <w:tc>
          <w:tcPr>
            <w:tcW w:w="0" w:type="auto"/>
          </w:tcPr>
          <w:p w14:paraId="7C0FF03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0A7FF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6A36869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48D738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3C42A75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w:t>
            </w:r>
          </w:p>
        </w:tc>
        <w:tc>
          <w:tcPr>
            <w:tcW w:w="0" w:type="auto"/>
          </w:tcPr>
          <w:p w14:paraId="6419DA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2</w:t>
            </w:r>
          </w:p>
        </w:tc>
        <w:tc>
          <w:tcPr>
            <w:tcW w:w="0" w:type="auto"/>
          </w:tcPr>
          <w:p w14:paraId="4EED531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3091E84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68892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6FCE2B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5F26BA3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7</w:t>
            </w:r>
          </w:p>
        </w:tc>
        <w:tc>
          <w:tcPr>
            <w:tcW w:w="0" w:type="auto"/>
          </w:tcPr>
          <w:p w14:paraId="6BC386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1</w:t>
            </w:r>
          </w:p>
        </w:tc>
        <w:tc>
          <w:tcPr>
            <w:tcW w:w="0" w:type="auto"/>
          </w:tcPr>
          <w:p w14:paraId="4713B1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709160B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63</w:t>
            </w:r>
          </w:p>
        </w:tc>
        <w:tc>
          <w:tcPr>
            <w:tcW w:w="0" w:type="auto"/>
          </w:tcPr>
          <w:p w14:paraId="14387D0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4</w:t>
            </w:r>
          </w:p>
        </w:tc>
        <w:tc>
          <w:tcPr>
            <w:tcW w:w="0" w:type="auto"/>
          </w:tcPr>
          <w:p w14:paraId="5620B3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51C3F39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w:t>
            </w:r>
          </w:p>
        </w:tc>
        <w:tc>
          <w:tcPr>
            <w:tcW w:w="0" w:type="auto"/>
          </w:tcPr>
          <w:p w14:paraId="656409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5</w:t>
            </w:r>
          </w:p>
        </w:tc>
        <w:tc>
          <w:tcPr>
            <w:tcW w:w="0" w:type="auto"/>
          </w:tcPr>
          <w:p w14:paraId="49D3D8F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19B2DC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7DCC1C9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1A7117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270D52E0"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5311BF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80A9C3D"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5142E0D5" w14:textId="77777777" w:rsidTr="000D60D5">
        <w:trPr>
          <w:trHeight w:val="390"/>
          <w:jc w:val="center"/>
        </w:trPr>
        <w:tc>
          <w:tcPr>
            <w:tcW w:w="0" w:type="auto"/>
          </w:tcPr>
          <w:p w14:paraId="3A95A95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8E5E4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62C289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5C1FF69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C02CC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5</w:t>
            </w:r>
          </w:p>
        </w:tc>
        <w:tc>
          <w:tcPr>
            <w:tcW w:w="0" w:type="auto"/>
          </w:tcPr>
          <w:p w14:paraId="426528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c>
          <w:tcPr>
            <w:tcW w:w="0" w:type="auto"/>
          </w:tcPr>
          <w:p w14:paraId="3DC8DD6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0D1646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5C04D1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3FD89EE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4FB96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1</w:t>
            </w:r>
          </w:p>
        </w:tc>
        <w:tc>
          <w:tcPr>
            <w:tcW w:w="0" w:type="auto"/>
          </w:tcPr>
          <w:p w14:paraId="72C715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18</w:t>
            </w:r>
          </w:p>
        </w:tc>
        <w:tc>
          <w:tcPr>
            <w:tcW w:w="0" w:type="auto"/>
          </w:tcPr>
          <w:p w14:paraId="5AA25F1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3DA49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2</w:t>
            </w:r>
          </w:p>
        </w:tc>
        <w:tc>
          <w:tcPr>
            <w:tcW w:w="0" w:type="auto"/>
          </w:tcPr>
          <w:p w14:paraId="6E955B1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37</w:t>
            </w:r>
          </w:p>
        </w:tc>
        <w:tc>
          <w:tcPr>
            <w:tcW w:w="0" w:type="auto"/>
          </w:tcPr>
          <w:p w14:paraId="72D56C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8B981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c>
          <w:tcPr>
            <w:tcW w:w="0" w:type="auto"/>
          </w:tcPr>
          <w:p w14:paraId="7FB705B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9</w:t>
            </w:r>
          </w:p>
        </w:tc>
        <w:tc>
          <w:tcPr>
            <w:tcW w:w="0" w:type="auto"/>
          </w:tcPr>
          <w:p w14:paraId="2B63645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94</w:t>
            </w:r>
          </w:p>
        </w:tc>
      </w:tr>
      <w:tr w:rsidR="00AA62AB" w:rsidRPr="00AA62AB" w14:paraId="68C6D0F1" w14:textId="77777777" w:rsidTr="000D60D5">
        <w:trPr>
          <w:trHeight w:val="374"/>
          <w:jc w:val="center"/>
        </w:trPr>
        <w:tc>
          <w:tcPr>
            <w:tcW w:w="0" w:type="auto"/>
          </w:tcPr>
          <w:p w14:paraId="61CB7DBA"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A33A8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4F097E2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3A3A47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6208EB3B" w14:textId="77777777" w:rsidTr="000D60D5">
        <w:trPr>
          <w:trHeight w:val="374"/>
          <w:jc w:val="center"/>
        </w:trPr>
        <w:tc>
          <w:tcPr>
            <w:tcW w:w="0" w:type="auto"/>
          </w:tcPr>
          <w:p w14:paraId="2E4A8A3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CA614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8</w:t>
            </w:r>
          </w:p>
        </w:tc>
        <w:tc>
          <w:tcPr>
            <w:tcW w:w="0" w:type="auto"/>
          </w:tcPr>
          <w:p w14:paraId="0A5D66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5</w:t>
            </w:r>
          </w:p>
        </w:tc>
        <w:tc>
          <w:tcPr>
            <w:tcW w:w="0" w:type="auto"/>
          </w:tcPr>
          <w:p w14:paraId="3C27E8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rsidP="00AA62AB">
            <w:pPr>
              <w:pStyle w:val="FigureorTabletext"/>
              <w:spacing w:line="480" w:lineRule="auto"/>
              <w:rPr>
                <w:rStyle w:val="AppendixFigureTableHeaderChar"/>
                <w:rFonts w:ascii="Times New Roman" w:hAnsi="Times New Roman"/>
              </w:rPr>
            </w:pPr>
          </w:p>
          <w:p w14:paraId="3C230CAE" w14:textId="3462D745"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indicates that value is above zero prior to rounding. n</w:t>
            </w:r>
            <w:r w:rsidRPr="00AA62AB">
              <w:rPr>
                <w:rFonts w:ascii="Times New Roman" w:hAnsi="Times New Roman"/>
                <w:vertAlign w:val="subscript"/>
              </w:rPr>
              <w:t>obs</w:t>
            </w:r>
            <w:r w:rsidRPr="00AA62AB">
              <w:rPr>
                <w:rFonts w:ascii="Times New Roman" w:hAnsi="Times New Roman"/>
              </w:rPr>
              <w:t xml:space="preserve"> = </w:t>
            </w:r>
            <w:r w:rsidRPr="00AA62AB">
              <w:rPr>
                <w:rFonts w:ascii="Times New Roman" w:hAnsi="Times New Roman"/>
              </w:rPr>
              <w:lastRenderedPageBreak/>
              <w:t xml:space="preserve">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indicates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w:t>
            </w:r>
          </w:p>
        </w:tc>
        <w:tc>
          <w:tcPr>
            <w:tcW w:w="0" w:type="auto"/>
            <w:tcBorders>
              <w:bottom w:val="single" w:sz="0" w:space="0" w:color="auto"/>
            </w:tcBorders>
            <w:vAlign w:val="bottom"/>
          </w:tcPr>
          <w:p w14:paraId="0E1A38F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Fixed effects</w:t>
            </w:r>
          </w:p>
        </w:tc>
        <w:tc>
          <w:tcPr>
            <w:tcW w:w="0" w:type="auto"/>
          </w:tcPr>
          <w:p w14:paraId="65CE3E7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43F4E6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BAF597F"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0D33D43" w14:textId="77777777" w:rsidTr="00AA62AB">
        <w:tc>
          <w:tcPr>
            <w:tcW w:w="0" w:type="auto"/>
          </w:tcPr>
          <w:p w14:paraId="2D77399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51E81A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7</w:t>
            </w:r>
          </w:p>
        </w:tc>
        <w:tc>
          <w:tcPr>
            <w:tcW w:w="0" w:type="auto"/>
          </w:tcPr>
          <w:p w14:paraId="50600EF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5</w:t>
            </w:r>
          </w:p>
        </w:tc>
        <w:tc>
          <w:tcPr>
            <w:tcW w:w="0" w:type="auto"/>
          </w:tcPr>
          <w:p w14:paraId="1029DB6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30CA7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377B56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11A777F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5D82D52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63</w:t>
            </w:r>
          </w:p>
        </w:tc>
        <w:tc>
          <w:tcPr>
            <w:tcW w:w="0" w:type="auto"/>
          </w:tcPr>
          <w:p w14:paraId="7F387D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7</w:t>
            </w:r>
          </w:p>
        </w:tc>
        <w:tc>
          <w:tcPr>
            <w:tcW w:w="0" w:type="auto"/>
          </w:tcPr>
          <w:p w14:paraId="352FCD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w:t>
            </w:r>
          </w:p>
        </w:tc>
        <w:tc>
          <w:tcPr>
            <w:tcW w:w="0" w:type="auto"/>
          </w:tcPr>
          <w:p w14:paraId="5D6AC5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w:t>
            </w:r>
          </w:p>
        </w:tc>
        <w:tc>
          <w:tcPr>
            <w:tcW w:w="0" w:type="auto"/>
          </w:tcPr>
          <w:p w14:paraId="64240D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1D697C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72EC40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rsidP="00AA62AB">
            <w:pPr>
              <w:pStyle w:val="FigureorTabletext"/>
              <w:spacing w:line="480" w:lineRule="auto"/>
              <w:rPr>
                <w:rFonts w:ascii="Times New Roman" w:hAnsi="Times New Roman"/>
                <w:vertAlign w:val="superscript"/>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5F1CB5D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6B7900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Random effects</w:t>
            </w:r>
          </w:p>
        </w:tc>
        <w:tc>
          <w:tcPr>
            <w:tcW w:w="0" w:type="auto"/>
          </w:tcPr>
          <w:p w14:paraId="51DF648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20DAED"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17B72F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00AE157" w14:textId="77777777" w:rsidTr="00AA62AB">
        <w:tc>
          <w:tcPr>
            <w:tcW w:w="0" w:type="auto"/>
          </w:tcPr>
          <w:p w14:paraId="58BAC3A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0FEFC51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C69CA44"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1817FA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4F26E0B" w14:textId="77777777" w:rsidTr="00AA62AB">
        <w:tc>
          <w:tcPr>
            <w:tcW w:w="0" w:type="auto"/>
          </w:tcPr>
          <w:p w14:paraId="1C739EE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A2B54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6F10CCE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w:t>
            </w:r>
          </w:p>
        </w:tc>
        <w:tc>
          <w:tcPr>
            <w:tcW w:w="0" w:type="auto"/>
          </w:tcPr>
          <w:p w14:paraId="729122D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w:t>
            </w:r>
          </w:p>
        </w:tc>
      </w:tr>
      <w:tr w:rsidR="00AA62AB" w:rsidRPr="00AA62AB" w14:paraId="7B5BC4CA" w14:textId="77777777" w:rsidTr="00AA62AB">
        <w:tc>
          <w:tcPr>
            <w:tcW w:w="0" w:type="auto"/>
          </w:tcPr>
          <w:p w14:paraId="2374710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w:t>
            </w:r>
          </w:p>
        </w:tc>
        <w:tc>
          <w:tcPr>
            <w:tcW w:w="0" w:type="auto"/>
          </w:tcPr>
          <w:p w14:paraId="45216CB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2E5396E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57D0AB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w:t>
            </w:r>
          </w:p>
        </w:tc>
      </w:tr>
    </w:tbl>
    <w:p w14:paraId="6901E36E" w14:textId="6B0ED2D8" w:rsidR="00D20739" w:rsidRDefault="00427B7F" w:rsidP="00427B7F">
      <w:pPr>
        <w:pStyle w:val="Heading2"/>
        <w:rPr>
          <w:ins w:id="143" w:author="Daniel Noble" w:date="2023-06-30T12:44:00Z"/>
        </w:rPr>
      </w:pPr>
      <w:ins w:id="144" w:author="Daniel Noble" w:date="2023-06-30T12:42:00Z">
        <w:r>
          <w:t>Pedigree Statistics Across Treatments</w:t>
        </w:r>
      </w:ins>
    </w:p>
    <w:p w14:paraId="51845722" w14:textId="77777777" w:rsidR="00427B7F" w:rsidRPr="00427B7F" w:rsidRDefault="00427B7F" w:rsidP="00427B7F">
      <w:pPr>
        <w:pStyle w:val="BodyText"/>
        <w:rPr>
          <w:ins w:id="145" w:author="Daniel Noble" w:date="2023-06-30T12:44:00Z"/>
          <w:rFonts w:cs="Times New Roman"/>
        </w:rPr>
      </w:pPr>
    </w:p>
    <w:p w14:paraId="2AE6EC3F" w14:textId="1FD24992" w:rsidR="00427B7F" w:rsidRPr="00427B7F" w:rsidRDefault="00427B7F" w:rsidP="00427B7F">
      <w:pPr>
        <w:pStyle w:val="TableCaption"/>
        <w:rPr>
          <w:ins w:id="146" w:author="Daniel Noble" w:date="2023-06-30T12:44:00Z"/>
          <w:rFonts w:ascii="Times New Roman" w:hAnsi="Times New Roman" w:cs="Times New Roman"/>
          <w:rPrChange w:id="147" w:author="Daniel Noble" w:date="2023-06-30T12:50:00Z">
            <w:rPr>
              <w:ins w:id="148" w:author="Daniel Noble" w:date="2023-06-30T12:44:00Z"/>
            </w:rPr>
          </w:rPrChange>
        </w:rPr>
        <w:pPrChange w:id="149" w:author="Daniel Noble" w:date="2023-06-30T12:45:00Z">
          <w:pPr>
            <w:pStyle w:val="TableCaption"/>
            <w:jc w:val="center"/>
          </w:pPr>
        </w:pPrChange>
      </w:pPr>
      <w:ins w:id="150" w:author="Daniel Noble" w:date="2023-06-30T12:44:00Z">
        <w:r w:rsidRPr="00427B7F">
          <w:rPr>
            <w:rFonts w:ascii="Times New Roman" w:hAnsi="Times New Roman" w:cs="Times New Roman"/>
            <w:b/>
            <w:bCs/>
            <w:i w:val="0"/>
            <w:iCs/>
            <w:rPrChange w:id="151" w:author="Daniel Noble" w:date="2023-06-30T12:50:00Z">
              <w:rPr/>
            </w:rPrChange>
          </w:rPr>
          <w:t>Table S11</w:t>
        </w:r>
        <w:r w:rsidRPr="00427B7F">
          <w:rPr>
            <w:rFonts w:ascii="Times New Roman" w:hAnsi="Times New Roman" w:cs="Times New Roman"/>
            <w:i w:val="0"/>
            <w:iCs/>
            <w:rPrChange w:id="152" w:author="Daniel Noble" w:date="2023-06-30T12:50:00Z">
              <w:rPr/>
            </w:rPrChange>
          </w:rPr>
          <w:t xml:space="preserve"> </w:t>
        </w:r>
        <w:r w:rsidRPr="00427B7F">
          <w:rPr>
            <w:rFonts w:ascii="Times New Roman" w:hAnsi="Times New Roman" w:cs="Times New Roman"/>
            <w:i w:val="0"/>
            <w:iCs/>
            <w:rPrChange w:id="153" w:author="Daniel Noble" w:date="2023-06-30T12:50:00Z">
              <w:rPr/>
            </w:rPrChange>
          </w:rPr>
          <w:t>Pedigree statistics for each treatment. The number of offspring and sires per dam (clutch) are provided for 23 and 29 C treatments. 'w' indicates a male not present within the breeding design resulting from mating or stored sperm from wild interactions</w:t>
        </w:r>
        <w:r w:rsidRPr="00427B7F">
          <w:rPr>
            <w:rFonts w:ascii="Times New Roman" w:hAnsi="Times New Roman" w:cs="Times New Roman"/>
            <w:rPrChange w:id="154"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Change w:id="155">
          <w:tblGrid>
            <w:gridCol w:w="1340"/>
            <w:gridCol w:w="1132"/>
            <w:gridCol w:w="1071"/>
            <w:gridCol w:w="1499"/>
          </w:tblGrid>
        </w:tblGridChange>
      </w:tblGrid>
      <w:tr w:rsidR="00427B7F" w:rsidRPr="00427B7F" w14:paraId="1D150321" w14:textId="77777777" w:rsidTr="00427B7F">
        <w:trPr>
          <w:tblHeader/>
          <w:jc w:val="center"/>
          <w:ins w:id="156"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 w:author="Daniel Noble" w:date="2023-06-30T12:44:00Z"/>
                <w:rFonts w:ascii="Times New Roman" w:hAnsi="Times New Roman" w:cs="Times New Roman"/>
                <w:b/>
                <w:bCs/>
                <w:rPrChange w:id="158" w:author="Daniel Noble" w:date="2023-06-30T12:50:00Z">
                  <w:rPr>
                    <w:ins w:id="159" w:author="Daniel Noble" w:date="2023-06-30T12:44:00Z"/>
                  </w:rPr>
                </w:rPrChange>
              </w:rPr>
            </w:pPr>
            <w:ins w:id="160" w:author="Daniel Noble" w:date="2023-06-30T12:45:00Z">
              <w:r w:rsidRPr="00427B7F">
                <w:rPr>
                  <w:rFonts w:ascii="Times New Roman" w:eastAsia="Helvetica" w:hAnsi="Times New Roman" w:cs="Times New Roman"/>
                  <w:b/>
                  <w:bCs/>
                  <w:color w:val="000000"/>
                  <w:sz w:val="22"/>
                  <w:szCs w:val="22"/>
                  <w:rPrChange w:id="161"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 w:author="Daniel Noble" w:date="2023-06-30T12:44:00Z"/>
                <w:rFonts w:ascii="Times New Roman" w:hAnsi="Times New Roman" w:cs="Times New Roman"/>
                <w:b/>
                <w:bCs/>
                <w:rPrChange w:id="163" w:author="Daniel Noble" w:date="2023-06-30T12:50:00Z">
                  <w:rPr>
                    <w:ins w:id="164" w:author="Daniel Noble" w:date="2023-06-30T12:44:00Z"/>
                  </w:rPr>
                </w:rPrChange>
              </w:rPr>
            </w:pPr>
            <w:ins w:id="165" w:author="Daniel Noble" w:date="2023-06-30T12:45:00Z">
              <w:r w:rsidRPr="00427B7F">
                <w:rPr>
                  <w:rFonts w:ascii="Times New Roman" w:eastAsia="Helvetica" w:hAnsi="Times New Roman" w:cs="Times New Roman"/>
                  <w:b/>
                  <w:bCs/>
                  <w:color w:val="000000"/>
                  <w:sz w:val="22"/>
                  <w:szCs w:val="22"/>
                  <w:rPrChange w:id="166"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 w:author="Daniel Noble" w:date="2023-06-30T12:44:00Z"/>
                <w:rFonts w:ascii="Times New Roman" w:hAnsi="Times New Roman" w:cs="Times New Roman"/>
                <w:b/>
                <w:bCs/>
                <w:rPrChange w:id="168" w:author="Daniel Noble" w:date="2023-06-30T12:50:00Z">
                  <w:rPr>
                    <w:ins w:id="169" w:author="Daniel Noble" w:date="2023-06-30T12:44:00Z"/>
                  </w:rPr>
                </w:rPrChange>
              </w:rPr>
            </w:pPr>
            <w:ins w:id="170" w:author="Daniel Noble" w:date="2023-06-30T12:45:00Z">
              <w:r w:rsidRPr="00427B7F">
                <w:rPr>
                  <w:rFonts w:ascii="Times New Roman" w:eastAsia="Helvetica" w:hAnsi="Times New Roman" w:cs="Times New Roman"/>
                  <w:b/>
                  <w:bCs/>
                  <w:color w:val="000000"/>
                  <w:sz w:val="22"/>
                  <w:szCs w:val="22"/>
                  <w:rPrChange w:id="171"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 w:author="Daniel Noble" w:date="2023-06-30T12:44:00Z"/>
                <w:rFonts w:ascii="Times New Roman" w:hAnsi="Times New Roman" w:cs="Times New Roman"/>
                <w:b/>
                <w:bCs/>
                <w:rPrChange w:id="173" w:author="Daniel Noble" w:date="2023-06-30T12:50:00Z">
                  <w:rPr>
                    <w:ins w:id="174" w:author="Daniel Noble" w:date="2023-06-30T12:44:00Z"/>
                  </w:rPr>
                </w:rPrChange>
              </w:rPr>
            </w:pPr>
            <w:ins w:id="175" w:author="Daniel Noble" w:date="2023-06-30T12:45:00Z">
              <w:r w:rsidRPr="00427B7F">
                <w:rPr>
                  <w:rFonts w:ascii="Times New Roman" w:eastAsia="Helvetica" w:hAnsi="Times New Roman" w:cs="Times New Roman"/>
                  <w:b/>
                  <w:bCs/>
                  <w:color w:val="000000"/>
                  <w:sz w:val="22"/>
                  <w:szCs w:val="22"/>
                  <w:rPrChange w:id="176"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177"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8" w:author="Daniel Noble" w:date="2023-06-30T12:44:00Z"/>
                <w:rFonts w:ascii="Times New Roman" w:hAnsi="Times New Roman" w:cs="Times New Roman"/>
                <w:b/>
                <w:bCs/>
                <w:rPrChange w:id="179" w:author="Daniel Noble" w:date="2023-06-30T12:50:00Z">
                  <w:rPr>
                    <w:ins w:id="180" w:author="Daniel Noble" w:date="2023-06-30T12:44:00Z"/>
                  </w:rPr>
                </w:rPrChange>
              </w:rPr>
            </w:pPr>
            <w:ins w:id="181" w:author="Daniel Noble" w:date="2023-06-30T12:44:00Z">
              <w:r w:rsidRPr="00427B7F">
                <w:rPr>
                  <w:rFonts w:ascii="Times New Roman" w:eastAsia="Helvetica" w:hAnsi="Times New Roman" w:cs="Times New Roman"/>
                  <w:b/>
                  <w:bCs/>
                  <w:color w:val="000000"/>
                  <w:sz w:val="22"/>
                  <w:szCs w:val="22"/>
                  <w:rPrChange w:id="182"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3" w:author="Daniel Noble" w:date="2023-06-30T12:44:00Z"/>
                <w:rFonts w:ascii="Times New Roman" w:hAnsi="Times New Roman" w:cs="Times New Roman"/>
                <w:rPrChange w:id="184" w:author="Daniel Noble" w:date="2023-06-30T12:50:00Z">
                  <w:rPr>
                    <w:ins w:id="185" w:author="Daniel Noble" w:date="2023-06-30T12:44:00Z"/>
                  </w:rPr>
                </w:rPrChange>
              </w:rPr>
            </w:pPr>
            <w:ins w:id="186" w:author="Daniel Noble" w:date="2023-06-30T12:44:00Z">
              <w:r w:rsidRPr="00427B7F">
                <w:rPr>
                  <w:rFonts w:ascii="Times New Roman" w:eastAsia="Helvetica" w:hAnsi="Times New Roman" w:cs="Times New Roman"/>
                  <w:color w:val="000000"/>
                  <w:sz w:val="22"/>
                  <w:szCs w:val="22"/>
                  <w:rPrChange w:id="187"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8" w:author="Daniel Noble" w:date="2023-06-30T12:44:00Z"/>
                <w:rFonts w:ascii="Times New Roman" w:hAnsi="Times New Roman" w:cs="Times New Roman"/>
                <w:rPrChange w:id="189" w:author="Daniel Noble" w:date="2023-06-30T12:50:00Z">
                  <w:rPr>
                    <w:ins w:id="190" w:author="Daniel Noble" w:date="2023-06-30T12:44:00Z"/>
                  </w:rPr>
                </w:rPrChange>
              </w:rPr>
            </w:pPr>
            <w:ins w:id="191" w:author="Daniel Noble" w:date="2023-06-30T12:44:00Z">
              <w:r w:rsidRPr="00427B7F">
                <w:rPr>
                  <w:rFonts w:ascii="Times New Roman" w:eastAsia="Helvetica" w:hAnsi="Times New Roman" w:cs="Times New Roman"/>
                  <w:color w:val="000000"/>
                  <w:sz w:val="22"/>
                  <w:szCs w:val="22"/>
                  <w:rPrChange w:id="192"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 w:author="Daniel Noble" w:date="2023-06-30T12:44:00Z"/>
                <w:rFonts w:ascii="Times New Roman" w:hAnsi="Times New Roman" w:cs="Times New Roman"/>
                <w:rPrChange w:id="194" w:author="Daniel Noble" w:date="2023-06-30T12:50:00Z">
                  <w:rPr>
                    <w:ins w:id="195" w:author="Daniel Noble" w:date="2023-06-30T12:44:00Z"/>
                  </w:rPr>
                </w:rPrChange>
              </w:rPr>
            </w:pPr>
            <w:ins w:id="196" w:author="Daniel Noble" w:date="2023-06-30T12:44:00Z">
              <w:r w:rsidRPr="00427B7F">
                <w:rPr>
                  <w:rFonts w:ascii="Times New Roman" w:eastAsia="Helvetica" w:hAnsi="Times New Roman" w:cs="Times New Roman"/>
                  <w:color w:val="000000"/>
                  <w:sz w:val="22"/>
                  <w:szCs w:val="22"/>
                  <w:rPrChange w:id="197"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1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9" w:author="Daniel Noble" w:date="2023-06-30T12:44:00Z"/>
                <w:rFonts w:ascii="Times New Roman" w:hAnsi="Times New Roman" w:cs="Times New Roman"/>
                <w:rPrChange w:id="200" w:author="Daniel Noble" w:date="2023-06-30T12:50:00Z">
                  <w:rPr>
                    <w:ins w:id="20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2" w:author="Daniel Noble" w:date="2023-06-30T12:44:00Z"/>
                <w:rFonts w:ascii="Times New Roman" w:hAnsi="Times New Roman" w:cs="Times New Roman"/>
                <w:rPrChange w:id="203" w:author="Daniel Noble" w:date="2023-06-30T12:50:00Z">
                  <w:rPr>
                    <w:ins w:id="204" w:author="Daniel Noble" w:date="2023-06-30T12:44:00Z"/>
                  </w:rPr>
                </w:rPrChange>
              </w:rPr>
            </w:pPr>
            <w:ins w:id="205" w:author="Daniel Noble" w:date="2023-06-30T12:46:00Z">
              <w:r w:rsidRPr="00427B7F">
                <w:rPr>
                  <w:rFonts w:ascii="Times New Roman" w:hAnsi="Times New Roman" w:cs="Times New Roman"/>
                  <w:rPrChange w:id="20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7" w:author="Daniel Noble" w:date="2023-06-30T12:44:00Z"/>
                <w:rFonts w:ascii="Times New Roman" w:hAnsi="Times New Roman" w:cs="Times New Roman"/>
                <w:rPrChange w:id="208" w:author="Daniel Noble" w:date="2023-06-30T12:50:00Z">
                  <w:rPr>
                    <w:ins w:id="209" w:author="Daniel Noble" w:date="2023-06-30T12:44:00Z"/>
                  </w:rPr>
                </w:rPrChange>
              </w:rPr>
            </w:pPr>
            <w:ins w:id="210" w:author="Daniel Noble" w:date="2023-06-30T12:44:00Z">
              <w:r w:rsidRPr="00427B7F">
                <w:rPr>
                  <w:rFonts w:ascii="Times New Roman" w:eastAsia="Helvetica" w:hAnsi="Times New Roman" w:cs="Times New Roman"/>
                  <w:color w:val="000000"/>
                  <w:sz w:val="22"/>
                  <w:szCs w:val="22"/>
                  <w:rPrChange w:id="211"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 w:author="Daniel Noble" w:date="2023-06-30T12:44:00Z"/>
                <w:rFonts w:ascii="Times New Roman" w:hAnsi="Times New Roman" w:cs="Times New Roman"/>
                <w:rPrChange w:id="213" w:author="Daniel Noble" w:date="2023-06-30T12:50:00Z">
                  <w:rPr>
                    <w:ins w:id="214" w:author="Daniel Noble" w:date="2023-06-30T12:44:00Z"/>
                  </w:rPr>
                </w:rPrChange>
              </w:rPr>
            </w:pPr>
            <w:ins w:id="215" w:author="Daniel Noble" w:date="2023-06-30T12:44:00Z">
              <w:r w:rsidRPr="00427B7F">
                <w:rPr>
                  <w:rFonts w:ascii="Times New Roman" w:eastAsia="Helvetica" w:hAnsi="Times New Roman" w:cs="Times New Roman"/>
                  <w:color w:val="000000"/>
                  <w:sz w:val="22"/>
                  <w:szCs w:val="22"/>
                  <w:rPrChange w:id="216"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2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8" w:author="Daniel Noble" w:date="2023-06-30T12:44:00Z"/>
                <w:rFonts w:ascii="Times New Roman" w:hAnsi="Times New Roman" w:cs="Times New Roman"/>
                <w:rPrChange w:id="219" w:author="Daniel Noble" w:date="2023-06-30T12:50:00Z">
                  <w:rPr>
                    <w:ins w:id="22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1" w:author="Daniel Noble" w:date="2023-06-30T12:44:00Z"/>
                <w:rFonts w:ascii="Times New Roman" w:hAnsi="Times New Roman" w:cs="Times New Roman"/>
                <w:rPrChange w:id="222" w:author="Daniel Noble" w:date="2023-06-30T12:50:00Z">
                  <w:rPr>
                    <w:ins w:id="223" w:author="Daniel Noble" w:date="2023-06-30T12:44:00Z"/>
                  </w:rPr>
                </w:rPrChange>
              </w:rPr>
            </w:pPr>
            <w:ins w:id="224" w:author="Daniel Noble" w:date="2023-06-30T12:44:00Z">
              <w:r w:rsidRPr="00427B7F">
                <w:rPr>
                  <w:rFonts w:ascii="Times New Roman" w:eastAsia="Helvetica" w:hAnsi="Times New Roman" w:cs="Times New Roman"/>
                  <w:color w:val="000000"/>
                  <w:sz w:val="22"/>
                  <w:szCs w:val="22"/>
                  <w:rPrChange w:id="225"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6" w:author="Daniel Noble" w:date="2023-06-30T12:44:00Z"/>
                <w:rFonts w:ascii="Times New Roman" w:hAnsi="Times New Roman" w:cs="Times New Roman"/>
                <w:rPrChange w:id="227" w:author="Daniel Noble" w:date="2023-06-30T12:50:00Z">
                  <w:rPr>
                    <w:ins w:id="228" w:author="Daniel Noble" w:date="2023-06-30T12:44:00Z"/>
                  </w:rPr>
                </w:rPrChange>
              </w:rPr>
            </w:pPr>
            <w:ins w:id="229" w:author="Daniel Noble" w:date="2023-06-30T12:44:00Z">
              <w:r w:rsidRPr="00427B7F">
                <w:rPr>
                  <w:rFonts w:ascii="Times New Roman" w:eastAsia="Helvetica" w:hAnsi="Times New Roman" w:cs="Times New Roman"/>
                  <w:color w:val="000000"/>
                  <w:sz w:val="22"/>
                  <w:szCs w:val="22"/>
                  <w:rPrChange w:id="230"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 w:author="Daniel Noble" w:date="2023-06-30T12:44:00Z"/>
                <w:rFonts w:ascii="Times New Roman" w:hAnsi="Times New Roman" w:cs="Times New Roman"/>
                <w:rPrChange w:id="232" w:author="Daniel Noble" w:date="2023-06-30T12:50:00Z">
                  <w:rPr>
                    <w:ins w:id="233" w:author="Daniel Noble" w:date="2023-06-30T12:44:00Z"/>
                  </w:rPr>
                </w:rPrChange>
              </w:rPr>
            </w:pPr>
            <w:ins w:id="234" w:author="Daniel Noble" w:date="2023-06-30T12:44:00Z">
              <w:r w:rsidRPr="00427B7F">
                <w:rPr>
                  <w:rFonts w:ascii="Times New Roman" w:eastAsia="Helvetica" w:hAnsi="Times New Roman" w:cs="Times New Roman"/>
                  <w:color w:val="000000"/>
                  <w:sz w:val="22"/>
                  <w:szCs w:val="22"/>
                  <w:rPrChange w:id="235"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2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7" w:author="Daniel Noble" w:date="2023-06-30T12:44:00Z"/>
                <w:rFonts w:ascii="Times New Roman" w:hAnsi="Times New Roman" w:cs="Times New Roman"/>
                <w:rPrChange w:id="238" w:author="Daniel Noble" w:date="2023-06-30T12:50:00Z">
                  <w:rPr>
                    <w:ins w:id="23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0" w:author="Daniel Noble" w:date="2023-06-30T12:44:00Z"/>
                <w:rFonts w:ascii="Times New Roman" w:hAnsi="Times New Roman" w:cs="Times New Roman"/>
                <w:rPrChange w:id="241" w:author="Daniel Noble" w:date="2023-06-30T12:50:00Z">
                  <w:rPr>
                    <w:ins w:id="242" w:author="Daniel Noble" w:date="2023-06-30T12:44:00Z"/>
                  </w:rPr>
                </w:rPrChange>
              </w:rPr>
            </w:pPr>
            <w:ins w:id="243" w:author="Daniel Noble" w:date="2023-06-30T12:44:00Z">
              <w:r w:rsidRPr="00427B7F">
                <w:rPr>
                  <w:rFonts w:ascii="Times New Roman" w:eastAsia="Helvetica" w:hAnsi="Times New Roman" w:cs="Times New Roman"/>
                  <w:color w:val="000000"/>
                  <w:sz w:val="22"/>
                  <w:szCs w:val="22"/>
                  <w:rPrChange w:id="244"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5" w:author="Daniel Noble" w:date="2023-06-30T12:44:00Z"/>
                <w:rFonts w:ascii="Times New Roman" w:hAnsi="Times New Roman" w:cs="Times New Roman"/>
                <w:rPrChange w:id="246" w:author="Daniel Noble" w:date="2023-06-30T12:50:00Z">
                  <w:rPr>
                    <w:ins w:id="247" w:author="Daniel Noble" w:date="2023-06-30T12:44:00Z"/>
                  </w:rPr>
                </w:rPrChange>
              </w:rPr>
            </w:pPr>
            <w:ins w:id="248" w:author="Daniel Noble" w:date="2023-06-30T12:44:00Z">
              <w:r w:rsidRPr="00427B7F">
                <w:rPr>
                  <w:rFonts w:ascii="Times New Roman" w:eastAsia="Helvetica" w:hAnsi="Times New Roman" w:cs="Times New Roman"/>
                  <w:color w:val="000000"/>
                  <w:sz w:val="22"/>
                  <w:szCs w:val="22"/>
                  <w:rPrChange w:id="249"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 w:author="Daniel Noble" w:date="2023-06-30T12:44:00Z"/>
                <w:rFonts w:ascii="Times New Roman" w:hAnsi="Times New Roman" w:cs="Times New Roman"/>
                <w:rPrChange w:id="251" w:author="Daniel Noble" w:date="2023-06-30T12:50:00Z">
                  <w:rPr>
                    <w:ins w:id="252" w:author="Daniel Noble" w:date="2023-06-30T12:44:00Z"/>
                  </w:rPr>
                </w:rPrChange>
              </w:rPr>
            </w:pPr>
            <w:ins w:id="253" w:author="Daniel Noble" w:date="2023-06-30T12:44:00Z">
              <w:r w:rsidRPr="00427B7F">
                <w:rPr>
                  <w:rFonts w:ascii="Times New Roman" w:eastAsia="Helvetica" w:hAnsi="Times New Roman" w:cs="Times New Roman"/>
                  <w:color w:val="000000"/>
                  <w:sz w:val="22"/>
                  <w:szCs w:val="22"/>
                  <w:rPrChange w:id="254"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2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6" w:author="Daniel Noble" w:date="2023-06-30T12:44:00Z"/>
                <w:rFonts w:ascii="Times New Roman" w:hAnsi="Times New Roman" w:cs="Times New Roman"/>
                <w:rPrChange w:id="257" w:author="Daniel Noble" w:date="2023-06-30T12:50:00Z">
                  <w:rPr>
                    <w:ins w:id="25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9" w:author="Daniel Noble" w:date="2023-06-30T12:44:00Z"/>
                <w:rFonts w:ascii="Times New Roman" w:hAnsi="Times New Roman" w:cs="Times New Roman"/>
                <w:rPrChange w:id="260" w:author="Daniel Noble" w:date="2023-06-30T12:50:00Z">
                  <w:rPr>
                    <w:ins w:id="261" w:author="Daniel Noble" w:date="2023-06-30T12:44:00Z"/>
                  </w:rPr>
                </w:rPrChange>
              </w:rPr>
            </w:pPr>
            <w:ins w:id="262" w:author="Daniel Noble" w:date="2023-06-30T12:44:00Z">
              <w:r w:rsidRPr="00427B7F">
                <w:rPr>
                  <w:rFonts w:ascii="Times New Roman" w:eastAsia="Helvetica" w:hAnsi="Times New Roman" w:cs="Times New Roman"/>
                  <w:color w:val="000000"/>
                  <w:sz w:val="22"/>
                  <w:szCs w:val="22"/>
                  <w:rPrChange w:id="263"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4" w:author="Daniel Noble" w:date="2023-06-30T12:44:00Z"/>
                <w:rFonts w:ascii="Times New Roman" w:hAnsi="Times New Roman" w:cs="Times New Roman"/>
                <w:rPrChange w:id="265" w:author="Daniel Noble" w:date="2023-06-30T12:50:00Z">
                  <w:rPr>
                    <w:ins w:id="266" w:author="Daniel Noble" w:date="2023-06-30T12:44:00Z"/>
                  </w:rPr>
                </w:rPrChange>
              </w:rPr>
            </w:pPr>
            <w:ins w:id="267" w:author="Daniel Noble" w:date="2023-06-30T12:44:00Z">
              <w:r w:rsidRPr="00427B7F">
                <w:rPr>
                  <w:rFonts w:ascii="Times New Roman" w:eastAsia="Helvetica" w:hAnsi="Times New Roman" w:cs="Times New Roman"/>
                  <w:color w:val="000000"/>
                  <w:sz w:val="22"/>
                  <w:szCs w:val="22"/>
                  <w:rPrChange w:id="268"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 w:author="Daniel Noble" w:date="2023-06-30T12:44:00Z"/>
                <w:rFonts w:ascii="Times New Roman" w:hAnsi="Times New Roman" w:cs="Times New Roman"/>
                <w:rPrChange w:id="270" w:author="Daniel Noble" w:date="2023-06-30T12:50:00Z">
                  <w:rPr>
                    <w:ins w:id="271" w:author="Daniel Noble" w:date="2023-06-30T12:44:00Z"/>
                  </w:rPr>
                </w:rPrChange>
              </w:rPr>
            </w:pPr>
            <w:ins w:id="272" w:author="Daniel Noble" w:date="2023-06-30T12:44:00Z">
              <w:r w:rsidRPr="00427B7F">
                <w:rPr>
                  <w:rFonts w:ascii="Times New Roman" w:eastAsia="Helvetica" w:hAnsi="Times New Roman" w:cs="Times New Roman"/>
                  <w:color w:val="000000"/>
                  <w:sz w:val="22"/>
                  <w:szCs w:val="22"/>
                  <w:rPrChange w:id="273"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2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5" w:author="Daniel Noble" w:date="2023-06-30T12:44:00Z"/>
                <w:rFonts w:ascii="Times New Roman" w:hAnsi="Times New Roman" w:cs="Times New Roman"/>
                <w:rPrChange w:id="276" w:author="Daniel Noble" w:date="2023-06-30T12:50:00Z">
                  <w:rPr>
                    <w:ins w:id="27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8" w:author="Daniel Noble" w:date="2023-06-30T12:44:00Z"/>
                <w:rFonts w:ascii="Times New Roman" w:hAnsi="Times New Roman" w:cs="Times New Roman"/>
                <w:rPrChange w:id="279" w:author="Daniel Noble" w:date="2023-06-30T12:50:00Z">
                  <w:rPr>
                    <w:ins w:id="280" w:author="Daniel Noble" w:date="2023-06-30T12:44:00Z"/>
                  </w:rPr>
                </w:rPrChange>
              </w:rPr>
            </w:pPr>
            <w:ins w:id="281" w:author="Daniel Noble" w:date="2023-06-30T12:44:00Z">
              <w:r w:rsidRPr="00427B7F">
                <w:rPr>
                  <w:rFonts w:ascii="Times New Roman" w:eastAsia="Helvetica" w:hAnsi="Times New Roman" w:cs="Times New Roman"/>
                  <w:color w:val="000000"/>
                  <w:sz w:val="22"/>
                  <w:szCs w:val="22"/>
                  <w:rPrChange w:id="282"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83" w:author="Daniel Noble" w:date="2023-06-30T12:44:00Z"/>
                <w:rFonts w:ascii="Times New Roman" w:hAnsi="Times New Roman" w:cs="Times New Roman"/>
                <w:rPrChange w:id="284" w:author="Daniel Noble" w:date="2023-06-30T12:50:00Z">
                  <w:rPr>
                    <w:ins w:id="285" w:author="Daniel Noble" w:date="2023-06-30T12:44:00Z"/>
                  </w:rPr>
                </w:rPrChange>
              </w:rPr>
            </w:pPr>
            <w:ins w:id="286" w:author="Daniel Noble" w:date="2023-06-30T12:44:00Z">
              <w:r w:rsidRPr="00427B7F">
                <w:rPr>
                  <w:rFonts w:ascii="Times New Roman" w:eastAsia="Helvetica" w:hAnsi="Times New Roman" w:cs="Times New Roman"/>
                  <w:color w:val="000000"/>
                  <w:sz w:val="22"/>
                  <w:szCs w:val="22"/>
                  <w:rPrChange w:id="287"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88" w:author="Daniel Noble" w:date="2023-06-30T12:44:00Z"/>
                <w:rFonts w:ascii="Times New Roman" w:hAnsi="Times New Roman" w:cs="Times New Roman"/>
                <w:rPrChange w:id="289" w:author="Daniel Noble" w:date="2023-06-30T12:50:00Z">
                  <w:rPr>
                    <w:ins w:id="290" w:author="Daniel Noble" w:date="2023-06-30T12:44:00Z"/>
                  </w:rPr>
                </w:rPrChange>
              </w:rPr>
            </w:pPr>
            <w:ins w:id="291" w:author="Daniel Noble" w:date="2023-06-30T12:44:00Z">
              <w:r w:rsidRPr="00427B7F">
                <w:rPr>
                  <w:rFonts w:ascii="Times New Roman" w:eastAsia="Helvetica" w:hAnsi="Times New Roman" w:cs="Times New Roman"/>
                  <w:color w:val="000000"/>
                  <w:sz w:val="22"/>
                  <w:szCs w:val="22"/>
                  <w:rPrChange w:id="292"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2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94" w:author="Daniel Noble" w:date="2023-06-30T12:44:00Z"/>
                <w:rFonts w:ascii="Times New Roman" w:hAnsi="Times New Roman" w:cs="Times New Roman"/>
                <w:rPrChange w:id="295" w:author="Daniel Noble" w:date="2023-06-30T12:50:00Z">
                  <w:rPr>
                    <w:ins w:id="29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97" w:author="Daniel Noble" w:date="2023-06-30T12:44:00Z"/>
                <w:rFonts w:ascii="Times New Roman" w:hAnsi="Times New Roman" w:cs="Times New Roman"/>
                <w:rPrChange w:id="298" w:author="Daniel Noble" w:date="2023-06-30T12:50:00Z">
                  <w:rPr>
                    <w:ins w:id="299" w:author="Daniel Noble" w:date="2023-06-30T12:44:00Z"/>
                  </w:rPr>
                </w:rPrChange>
              </w:rPr>
            </w:pPr>
            <w:ins w:id="300" w:author="Daniel Noble" w:date="2023-06-30T12:44:00Z">
              <w:r w:rsidRPr="00427B7F">
                <w:rPr>
                  <w:rFonts w:ascii="Times New Roman" w:eastAsia="Helvetica" w:hAnsi="Times New Roman" w:cs="Times New Roman"/>
                  <w:color w:val="000000"/>
                  <w:sz w:val="22"/>
                  <w:szCs w:val="22"/>
                  <w:rPrChange w:id="301"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02" w:author="Daniel Noble" w:date="2023-06-30T12:44:00Z"/>
                <w:rFonts w:ascii="Times New Roman" w:hAnsi="Times New Roman" w:cs="Times New Roman"/>
                <w:rPrChange w:id="303" w:author="Daniel Noble" w:date="2023-06-30T12:50:00Z">
                  <w:rPr>
                    <w:ins w:id="304" w:author="Daniel Noble" w:date="2023-06-30T12:44:00Z"/>
                  </w:rPr>
                </w:rPrChange>
              </w:rPr>
            </w:pPr>
            <w:ins w:id="305" w:author="Daniel Noble" w:date="2023-06-30T12:44:00Z">
              <w:r w:rsidRPr="00427B7F">
                <w:rPr>
                  <w:rFonts w:ascii="Times New Roman" w:eastAsia="Helvetica" w:hAnsi="Times New Roman" w:cs="Times New Roman"/>
                  <w:color w:val="000000"/>
                  <w:sz w:val="22"/>
                  <w:szCs w:val="22"/>
                  <w:rPrChange w:id="306"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07" w:author="Daniel Noble" w:date="2023-06-30T12:44:00Z"/>
                <w:rFonts w:ascii="Times New Roman" w:hAnsi="Times New Roman" w:cs="Times New Roman"/>
                <w:rPrChange w:id="308" w:author="Daniel Noble" w:date="2023-06-30T12:50:00Z">
                  <w:rPr>
                    <w:ins w:id="309" w:author="Daniel Noble" w:date="2023-06-30T12:44:00Z"/>
                  </w:rPr>
                </w:rPrChange>
              </w:rPr>
            </w:pPr>
            <w:ins w:id="310" w:author="Daniel Noble" w:date="2023-06-30T12:44:00Z">
              <w:r w:rsidRPr="00427B7F">
                <w:rPr>
                  <w:rFonts w:ascii="Times New Roman" w:eastAsia="Helvetica" w:hAnsi="Times New Roman" w:cs="Times New Roman"/>
                  <w:color w:val="000000"/>
                  <w:sz w:val="22"/>
                  <w:szCs w:val="22"/>
                  <w:rPrChange w:id="311"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3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13" w:author="Daniel Noble" w:date="2023-06-30T12:44:00Z"/>
                <w:rFonts w:ascii="Times New Roman" w:hAnsi="Times New Roman" w:cs="Times New Roman"/>
                <w:rPrChange w:id="314" w:author="Daniel Noble" w:date="2023-06-30T12:50:00Z">
                  <w:rPr>
                    <w:ins w:id="31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16" w:author="Daniel Noble" w:date="2023-06-30T12:44:00Z"/>
                <w:rFonts w:ascii="Times New Roman" w:hAnsi="Times New Roman" w:cs="Times New Roman"/>
                <w:rPrChange w:id="317" w:author="Daniel Noble" w:date="2023-06-30T12:50:00Z">
                  <w:rPr>
                    <w:ins w:id="318" w:author="Daniel Noble" w:date="2023-06-30T12:44:00Z"/>
                  </w:rPr>
                </w:rPrChange>
              </w:rPr>
            </w:pPr>
            <w:ins w:id="319" w:author="Daniel Noble" w:date="2023-06-30T12:44:00Z">
              <w:r w:rsidRPr="00427B7F">
                <w:rPr>
                  <w:rFonts w:ascii="Times New Roman" w:eastAsia="Helvetica" w:hAnsi="Times New Roman" w:cs="Times New Roman"/>
                  <w:color w:val="000000"/>
                  <w:sz w:val="22"/>
                  <w:szCs w:val="22"/>
                  <w:rPrChange w:id="320"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21" w:author="Daniel Noble" w:date="2023-06-30T12:44:00Z"/>
                <w:rFonts w:ascii="Times New Roman" w:hAnsi="Times New Roman" w:cs="Times New Roman"/>
                <w:rPrChange w:id="322" w:author="Daniel Noble" w:date="2023-06-30T12:50:00Z">
                  <w:rPr>
                    <w:ins w:id="323" w:author="Daniel Noble" w:date="2023-06-30T12:44:00Z"/>
                  </w:rPr>
                </w:rPrChange>
              </w:rPr>
            </w:pPr>
            <w:ins w:id="324" w:author="Daniel Noble" w:date="2023-06-30T12:44:00Z">
              <w:r w:rsidRPr="00427B7F">
                <w:rPr>
                  <w:rFonts w:ascii="Times New Roman" w:eastAsia="Helvetica" w:hAnsi="Times New Roman" w:cs="Times New Roman"/>
                  <w:color w:val="000000"/>
                  <w:sz w:val="22"/>
                  <w:szCs w:val="22"/>
                  <w:rPrChange w:id="325"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26" w:author="Daniel Noble" w:date="2023-06-30T12:44:00Z"/>
                <w:rFonts w:ascii="Times New Roman" w:hAnsi="Times New Roman" w:cs="Times New Roman"/>
                <w:rPrChange w:id="327" w:author="Daniel Noble" w:date="2023-06-30T12:50:00Z">
                  <w:rPr>
                    <w:ins w:id="328" w:author="Daniel Noble" w:date="2023-06-30T12:44:00Z"/>
                  </w:rPr>
                </w:rPrChange>
              </w:rPr>
            </w:pPr>
            <w:ins w:id="329" w:author="Daniel Noble" w:date="2023-06-30T12:44:00Z">
              <w:r w:rsidRPr="00427B7F">
                <w:rPr>
                  <w:rFonts w:ascii="Times New Roman" w:eastAsia="Helvetica" w:hAnsi="Times New Roman" w:cs="Times New Roman"/>
                  <w:color w:val="000000"/>
                  <w:sz w:val="22"/>
                  <w:szCs w:val="22"/>
                  <w:rPrChange w:id="330"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3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32" w:author="Daniel Noble" w:date="2023-06-30T12:44:00Z"/>
                <w:rFonts w:ascii="Times New Roman" w:hAnsi="Times New Roman" w:cs="Times New Roman"/>
                <w:rPrChange w:id="333" w:author="Daniel Noble" w:date="2023-06-30T12:50:00Z">
                  <w:rPr>
                    <w:ins w:id="33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35" w:author="Daniel Noble" w:date="2023-06-30T12:44:00Z"/>
                <w:rFonts w:ascii="Times New Roman" w:hAnsi="Times New Roman" w:cs="Times New Roman"/>
                <w:rPrChange w:id="336" w:author="Daniel Noble" w:date="2023-06-30T12:50:00Z">
                  <w:rPr>
                    <w:ins w:id="337" w:author="Daniel Noble" w:date="2023-06-30T12:44:00Z"/>
                  </w:rPr>
                </w:rPrChange>
              </w:rPr>
            </w:pPr>
            <w:ins w:id="338" w:author="Daniel Noble" w:date="2023-06-30T12:44:00Z">
              <w:r w:rsidRPr="00427B7F">
                <w:rPr>
                  <w:rFonts w:ascii="Times New Roman" w:eastAsia="Helvetica" w:hAnsi="Times New Roman" w:cs="Times New Roman"/>
                  <w:color w:val="000000"/>
                  <w:sz w:val="22"/>
                  <w:szCs w:val="22"/>
                  <w:rPrChange w:id="339"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40" w:author="Daniel Noble" w:date="2023-06-30T12:44:00Z"/>
                <w:rFonts w:ascii="Times New Roman" w:hAnsi="Times New Roman" w:cs="Times New Roman"/>
                <w:rPrChange w:id="341" w:author="Daniel Noble" w:date="2023-06-30T12:50:00Z">
                  <w:rPr>
                    <w:ins w:id="342" w:author="Daniel Noble" w:date="2023-06-30T12:44:00Z"/>
                  </w:rPr>
                </w:rPrChange>
              </w:rPr>
            </w:pPr>
            <w:ins w:id="343" w:author="Daniel Noble" w:date="2023-06-30T12:44:00Z">
              <w:r w:rsidRPr="00427B7F">
                <w:rPr>
                  <w:rFonts w:ascii="Times New Roman" w:eastAsia="Helvetica" w:hAnsi="Times New Roman" w:cs="Times New Roman"/>
                  <w:color w:val="000000"/>
                  <w:sz w:val="22"/>
                  <w:szCs w:val="22"/>
                  <w:rPrChange w:id="344"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45" w:author="Daniel Noble" w:date="2023-06-30T12:44:00Z"/>
                <w:rFonts w:ascii="Times New Roman" w:hAnsi="Times New Roman" w:cs="Times New Roman"/>
                <w:rPrChange w:id="346" w:author="Daniel Noble" w:date="2023-06-30T12:50:00Z">
                  <w:rPr>
                    <w:ins w:id="347" w:author="Daniel Noble" w:date="2023-06-30T12:44:00Z"/>
                  </w:rPr>
                </w:rPrChange>
              </w:rPr>
            </w:pPr>
            <w:ins w:id="348" w:author="Daniel Noble" w:date="2023-06-30T12:44:00Z">
              <w:r w:rsidRPr="00427B7F">
                <w:rPr>
                  <w:rFonts w:ascii="Times New Roman" w:eastAsia="Helvetica" w:hAnsi="Times New Roman" w:cs="Times New Roman"/>
                  <w:color w:val="000000"/>
                  <w:sz w:val="22"/>
                  <w:szCs w:val="22"/>
                  <w:rPrChange w:id="349"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3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51" w:author="Daniel Noble" w:date="2023-06-30T12:44:00Z"/>
                <w:rFonts w:ascii="Times New Roman" w:hAnsi="Times New Roman" w:cs="Times New Roman"/>
                <w:rPrChange w:id="352" w:author="Daniel Noble" w:date="2023-06-30T12:50:00Z">
                  <w:rPr>
                    <w:ins w:id="35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54" w:author="Daniel Noble" w:date="2023-06-30T12:44:00Z"/>
                <w:rFonts w:ascii="Times New Roman" w:hAnsi="Times New Roman" w:cs="Times New Roman"/>
                <w:rPrChange w:id="355" w:author="Daniel Noble" w:date="2023-06-30T12:50:00Z">
                  <w:rPr>
                    <w:ins w:id="356" w:author="Daniel Noble" w:date="2023-06-30T12:44:00Z"/>
                  </w:rPr>
                </w:rPrChange>
              </w:rPr>
            </w:pPr>
            <w:ins w:id="357" w:author="Daniel Noble" w:date="2023-06-30T12:44:00Z">
              <w:r w:rsidRPr="00427B7F">
                <w:rPr>
                  <w:rFonts w:ascii="Times New Roman" w:eastAsia="Helvetica" w:hAnsi="Times New Roman" w:cs="Times New Roman"/>
                  <w:color w:val="000000"/>
                  <w:sz w:val="22"/>
                  <w:szCs w:val="22"/>
                  <w:rPrChange w:id="358"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59" w:author="Daniel Noble" w:date="2023-06-30T12:44:00Z"/>
                <w:rFonts w:ascii="Times New Roman" w:hAnsi="Times New Roman" w:cs="Times New Roman"/>
                <w:rPrChange w:id="360" w:author="Daniel Noble" w:date="2023-06-30T12:50:00Z">
                  <w:rPr>
                    <w:ins w:id="361" w:author="Daniel Noble" w:date="2023-06-30T12:44:00Z"/>
                  </w:rPr>
                </w:rPrChange>
              </w:rPr>
            </w:pPr>
            <w:ins w:id="362" w:author="Daniel Noble" w:date="2023-06-30T12:44:00Z">
              <w:r w:rsidRPr="00427B7F">
                <w:rPr>
                  <w:rFonts w:ascii="Times New Roman" w:eastAsia="Helvetica" w:hAnsi="Times New Roman" w:cs="Times New Roman"/>
                  <w:color w:val="000000"/>
                  <w:sz w:val="22"/>
                  <w:szCs w:val="22"/>
                  <w:rPrChange w:id="363"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64" w:author="Daniel Noble" w:date="2023-06-30T12:44:00Z"/>
                <w:rFonts w:ascii="Times New Roman" w:hAnsi="Times New Roman" w:cs="Times New Roman"/>
                <w:rPrChange w:id="365" w:author="Daniel Noble" w:date="2023-06-30T12:50:00Z">
                  <w:rPr>
                    <w:ins w:id="366" w:author="Daniel Noble" w:date="2023-06-30T12:44:00Z"/>
                  </w:rPr>
                </w:rPrChange>
              </w:rPr>
            </w:pPr>
            <w:ins w:id="367" w:author="Daniel Noble" w:date="2023-06-30T12:44:00Z">
              <w:r w:rsidRPr="00427B7F">
                <w:rPr>
                  <w:rFonts w:ascii="Times New Roman" w:eastAsia="Helvetica" w:hAnsi="Times New Roman" w:cs="Times New Roman"/>
                  <w:color w:val="000000"/>
                  <w:sz w:val="22"/>
                  <w:szCs w:val="22"/>
                  <w:rPrChange w:id="368"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3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70" w:author="Daniel Noble" w:date="2023-06-30T12:44:00Z"/>
                <w:rFonts w:ascii="Times New Roman" w:hAnsi="Times New Roman" w:cs="Times New Roman"/>
                <w:rPrChange w:id="371" w:author="Daniel Noble" w:date="2023-06-30T12:50:00Z">
                  <w:rPr>
                    <w:ins w:id="37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73" w:author="Daniel Noble" w:date="2023-06-30T12:44:00Z"/>
                <w:rFonts w:ascii="Times New Roman" w:hAnsi="Times New Roman" w:cs="Times New Roman"/>
                <w:rPrChange w:id="374" w:author="Daniel Noble" w:date="2023-06-30T12:50:00Z">
                  <w:rPr>
                    <w:ins w:id="375" w:author="Daniel Noble" w:date="2023-06-30T12:44:00Z"/>
                  </w:rPr>
                </w:rPrChange>
              </w:rPr>
            </w:pPr>
            <w:ins w:id="376" w:author="Daniel Noble" w:date="2023-06-30T12:44:00Z">
              <w:r w:rsidRPr="00427B7F">
                <w:rPr>
                  <w:rFonts w:ascii="Times New Roman" w:eastAsia="Helvetica" w:hAnsi="Times New Roman" w:cs="Times New Roman"/>
                  <w:color w:val="000000"/>
                  <w:sz w:val="22"/>
                  <w:szCs w:val="22"/>
                  <w:rPrChange w:id="377"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78" w:author="Daniel Noble" w:date="2023-06-30T12:44:00Z"/>
                <w:rFonts w:ascii="Times New Roman" w:hAnsi="Times New Roman" w:cs="Times New Roman"/>
                <w:rPrChange w:id="379" w:author="Daniel Noble" w:date="2023-06-30T12:50:00Z">
                  <w:rPr>
                    <w:ins w:id="380" w:author="Daniel Noble" w:date="2023-06-30T12:44:00Z"/>
                  </w:rPr>
                </w:rPrChange>
              </w:rPr>
            </w:pPr>
            <w:ins w:id="381" w:author="Daniel Noble" w:date="2023-06-30T12:44:00Z">
              <w:r w:rsidRPr="00427B7F">
                <w:rPr>
                  <w:rFonts w:ascii="Times New Roman" w:eastAsia="Helvetica" w:hAnsi="Times New Roman" w:cs="Times New Roman"/>
                  <w:color w:val="000000"/>
                  <w:sz w:val="22"/>
                  <w:szCs w:val="22"/>
                  <w:rPrChange w:id="382"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83" w:author="Daniel Noble" w:date="2023-06-30T12:44:00Z"/>
                <w:rFonts w:ascii="Times New Roman" w:hAnsi="Times New Roman" w:cs="Times New Roman"/>
                <w:rPrChange w:id="384" w:author="Daniel Noble" w:date="2023-06-30T12:50:00Z">
                  <w:rPr>
                    <w:ins w:id="385" w:author="Daniel Noble" w:date="2023-06-30T12:44:00Z"/>
                  </w:rPr>
                </w:rPrChange>
              </w:rPr>
            </w:pPr>
            <w:ins w:id="386" w:author="Daniel Noble" w:date="2023-06-30T12:44:00Z">
              <w:r w:rsidRPr="00427B7F">
                <w:rPr>
                  <w:rFonts w:ascii="Times New Roman" w:eastAsia="Helvetica" w:hAnsi="Times New Roman" w:cs="Times New Roman"/>
                  <w:color w:val="000000"/>
                  <w:sz w:val="22"/>
                  <w:szCs w:val="22"/>
                  <w:rPrChange w:id="387"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3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89" w:author="Daniel Noble" w:date="2023-06-30T12:44:00Z"/>
                <w:rFonts w:ascii="Times New Roman" w:hAnsi="Times New Roman" w:cs="Times New Roman"/>
                <w:rPrChange w:id="390" w:author="Daniel Noble" w:date="2023-06-30T12:50:00Z">
                  <w:rPr>
                    <w:ins w:id="39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92" w:author="Daniel Noble" w:date="2023-06-30T12:44:00Z"/>
                <w:rFonts w:ascii="Times New Roman" w:hAnsi="Times New Roman" w:cs="Times New Roman"/>
                <w:rPrChange w:id="393" w:author="Daniel Noble" w:date="2023-06-30T12:50:00Z">
                  <w:rPr>
                    <w:ins w:id="394" w:author="Daniel Noble" w:date="2023-06-30T12:44:00Z"/>
                  </w:rPr>
                </w:rPrChange>
              </w:rPr>
            </w:pPr>
            <w:ins w:id="395" w:author="Daniel Noble" w:date="2023-06-30T12:46:00Z">
              <w:r w:rsidRPr="00427B7F">
                <w:rPr>
                  <w:rFonts w:ascii="Times New Roman" w:hAnsi="Times New Roman" w:cs="Times New Roman"/>
                  <w:rPrChange w:id="39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397" w:author="Daniel Noble" w:date="2023-06-30T12:44:00Z"/>
                <w:rFonts w:ascii="Times New Roman" w:hAnsi="Times New Roman" w:cs="Times New Roman"/>
                <w:rPrChange w:id="398" w:author="Daniel Noble" w:date="2023-06-30T12:50:00Z">
                  <w:rPr>
                    <w:ins w:id="399" w:author="Daniel Noble" w:date="2023-06-30T12:44:00Z"/>
                  </w:rPr>
                </w:rPrChange>
              </w:rPr>
            </w:pPr>
            <w:ins w:id="400" w:author="Daniel Noble" w:date="2023-06-30T12:44:00Z">
              <w:r w:rsidRPr="00427B7F">
                <w:rPr>
                  <w:rFonts w:ascii="Times New Roman" w:eastAsia="Helvetica" w:hAnsi="Times New Roman" w:cs="Times New Roman"/>
                  <w:color w:val="000000"/>
                  <w:sz w:val="22"/>
                  <w:szCs w:val="22"/>
                  <w:rPrChange w:id="40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02" w:author="Daniel Noble" w:date="2023-06-30T12:44:00Z"/>
                <w:rFonts w:ascii="Times New Roman" w:hAnsi="Times New Roman" w:cs="Times New Roman"/>
                <w:rPrChange w:id="403" w:author="Daniel Noble" w:date="2023-06-30T12:50:00Z">
                  <w:rPr>
                    <w:ins w:id="404" w:author="Daniel Noble" w:date="2023-06-30T12:44:00Z"/>
                  </w:rPr>
                </w:rPrChange>
              </w:rPr>
            </w:pPr>
            <w:ins w:id="405" w:author="Daniel Noble" w:date="2023-06-30T12:44:00Z">
              <w:r w:rsidRPr="00427B7F">
                <w:rPr>
                  <w:rFonts w:ascii="Times New Roman" w:eastAsia="Helvetica" w:hAnsi="Times New Roman" w:cs="Times New Roman"/>
                  <w:color w:val="000000"/>
                  <w:sz w:val="22"/>
                  <w:szCs w:val="22"/>
                  <w:rPrChange w:id="406"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4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08" w:author="Daniel Noble" w:date="2023-06-30T12:44:00Z"/>
                <w:rFonts w:ascii="Times New Roman" w:hAnsi="Times New Roman" w:cs="Times New Roman"/>
                <w:rPrChange w:id="409" w:author="Daniel Noble" w:date="2023-06-30T12:50:00Z">
                  <w:rPr>
                    <w:ins w:id="41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11" w:author="Daniel Noble" w:date="2023-06-30T12:44:00Z"/>
                <w:rFonts w:ascii="Times New Roman" w:hAnsi="Times New Roman" w:cs="Times New Roman"/>
                <w:rPrChange w:id="412" w:author="Daniel Noble" w:date="2023-06-30T12:50:00Z">
                  <w:rPr>
                    <w:ins w:id="413" w:author="Daniel Noble" w:date="2023-06-30T12:44:00Z"/>
                  </w:rPr>
                </w:rPrChange>
              </w:rPr>
            </w:pPr>
            <w:ins w:id="414" w:author="Daniel Noble" w:date="2023-06-30T12:44:00Z">
              <w:r w:rsidRPr="00427B7F">
                <w:rPr>
                  <w:rFonts w:ascii="Times New Roman" w:eastAsia="Helvetica" w:hAnsi="Times New Roman" w:cs="Times New Roman"/>
                  <w:color w:val="000000"/>
                  <w:sz w:val="22"/>
                  <w:szCs w:val="22"/>
                  <w:rPrChange w:id="415"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16" w:author="Daniel Noble" w:date="2023-06-30T12:44:00Z"/>
                <w:rFonts w:ascii="Times New Roman" w:hAnsi="Times New Roman" w:cs="Times New Roman"/>
                <w:rPrChange w:id="417" w:author="Daniel Noble" w:date="2023-06-30T12:50:00Z">
                  <w:rPr>
                    <w:ins w:id="418" w:author="Daniel Noble" w:date="2023-06-30T12:44:00Z"/>
                  </w:rPr>
                </w:rPrChange>
              </w:rPr>
            </w:pPr>
            <w:ins w:id="419" w:author="Daniel Noble" w:date="2023-06-30T12:44:00Z">
              <w:r w:rsidRPr="00427B7F">
                <w:rPr>
                  <w:rFonts w:ascii="Times New Roman" w:eastAsia="Helvetica" w:hAnsi="Times New Roman" w:cs="Times New Roman"/>
                  <w:color w:val="000000"/>
                  <w:sz w:val="22"/>
                  <w:szCs w:val="22"/>
                  <w:rPrChange w:id="420"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21" w:author="Daniel Noble" w:date="2023-06-30T12:44:00Z"/>
                <w:rFonts w:ascii="Times New Roman" w:hAnsi="Times New Roman" w:cs="Times New Roman"/>
                <w:rPrChange w:id="422" w:author="Daniel Noble" w:date="2023-06-30T12:50:00Z">
                  <w:rPr>
                    <w:ins w:id="423" w:author="Daniel Noble" w:date="2023-06-30T12:44:00Z"/>
                  </w:rPr>
                </w:rPrChange>
              </w:rPr>
            </w:pPr>
            <w:ins w:id="424" w:author="Daniel Noble" w:date="2023-06-30T12:44:00Z">
              <w:r w:rsidRPr="00427B7F">
                <w:rPr>
                  <w:rFonts w:ascii="Times New Roman" w:eastAsia="Helvetica" w:hAnsi="Times New Roman" w:cs="Times New Roman"/>
                  <w:color w:val="000000"/>
                  <w:sz w:val="22"/>
                  <w:szCs w:val="22"/>
                  <w:rPrChange w:id="425"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4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27" w:author="Daniel Noble" w:date="2023-06-30T12:44:00Z"/>
                <w:rFonts w:ascii="Times New Roman" w:hAnsi="Times New Roman" w:cs="Times New Roman"/>
                <w:rPrChange w:id="428" w:author="Daniel Noble" w:date="2023-06-30T12:50:00Z">
                  <w:rPr>
                    <w:ins w:id="42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30" w:author="Daniel Noble" w:date="2023-06-30T12:44:00Z"/>
                <w:rFonts w:ascii="Times New Roman" w:hAnsi="Times New Roman" w:cs="Times New Roman"/>
                <w:rPrChange w:id="431" w:author="Daniel Noble" w:date="2023-06-30T12:50:00Z">
                  <w:rPr>
                    <w:ins w:id="432" w:author="Daniel Noble" w:date="2023-06-30T12:44:00Z"/>
                  </w:rPr>
                </w:rPrChange>
              </w:rPr>
            </w:pPr>
            <w:ins w:id="433" w:author="Daniel Noble" w:date="2023-06-30T12:46:00Z">
              <w:r w:rsidRPr="00427B7F">
                <w:rPr>
                  <w:rFonts w:ascii="Times New Roman" w:hAnsi="Times New Roman" w:cs="Times New Roman"/>
                  <w:rPrChange w:id="43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35" w:author="Daniel Noble" w:date="2023-06-30T12:44:00Z"/>
                <w:rFonts w:ascii="Times New Roman" w:hAnsi="Times New Roman" w:cs="Times New Roman"/>
                <w:rPrChange w:id="436" w:author="Daniel Noble" w:date="2023-06-30T12:50:00Z">
                  <w:rPr>
                    <w:ins w:id="437" w:author="Daniel Noble" w:date="2023-06-30T12:44:00Z"/>
                  </w:rPr>
                </w:rPrChange>
              </w:rPr>
            </w:pPr>
            <w:ins w:id="438" w:author="Daniel Noble" w:date="2023-06-30T12:44:00Z">
              <w:r w:rsidRPr="00427B7F">
                <w:rPr>
                  <w:rFonts w:ascii="Times New Roman" w:eastAsia="Helvetica" w:hAnsi="Times New Roman" w:cs="Times New Roman"/>
                  <w:color w:val="000000"/>
                  <w:sz w:val="22"/>
                  <w:szCs w:val="22"/>
                  <w:rPrChange w:id="439"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40" w:author="Daniel Noble" w:date="2023-06-30T12:44:00Z"/>
                <w:rFonts w:ascii="Times New Roman" w:hAnsi="Times New Roman" w:cs="Times New Roman"/>
                <w:rPrChange w:id="441" w:author="Daniel Noble" w:date="2023-06-30T12:50:00Z">
                  <w:rPr>
                    <w:ins w:id="442" w:author="Daniel Noble" w:date="2023-06-30T12:44:00Z"/>
                  </w:rPr>
                </w:rPrChange>
              </w:rPr>
            </w:pPr>
            <w:ins w:id="443" w:author="Daniel Noble" w:date="2023-06-30T12:44:00Z">
              <w:r w:rsidRPr="00427B7F">
                <w:rPr>
                  <w:rFonts w:ascii="Times New Roman" w:eastAsia="Helvetica" w:hAnsi="Times New Roman" w:cs="Times New Roman"/>
                  <w:color w:val="000000"/>
                  <w:sz w:val="22"/>
                  <w:szCs w:val="22"/>
                  <w:rPrChange w:id="444"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4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46" w:author="Daniel Noble" w:date="2023-06-30T12:44:00Z"/>
                <w:rFonts w:ascii="Times New Roman" w:hAnsi="Times New Roman" w:cs="Times New Roman"/>
                <w:rPrChange w:id="447" w:author="Daniel Noble" w:date="2023-06-30T12:50:00Z">
                  <w:rPr>
                    <w:ins w:id="44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49" w:author="Daniel Noble" w:date="2023-06-30T12:44:00Z"/>
                <w:rFonts w:ascii="Times New Roman" w:hAnsi="Times New Roman" w:cs="Times New Roman"/>
                <w:rPrChange w:id="450" w:author="Daniel Noble" w:date="2023-06-30T12:50:00Z">
                  <w:rPr>
                    <w:ins w:id="451" w:author="Daniel Noble" w:date="2023-06-30T12:44:00Z"/>
                  </w:rPr>
                </w:rPrChange>
              </w:rPr>
            </w:pPr>
            <w:ins w:id="452" w:author="Daniel Noble" w:date="2023-06-30T12:44:00Z">
              <w:r w:rsidRPr="00427B7F">
                <w:rPr>
                  <w:rFonts w:ascii="Times New Roman" w:eastAsia="Helvetica" w:hAnsi="Times New Roman" w:cs="Times New Roman"/>
                  <w:color w:val="000000"/>
                  <w:sz w:val="22"/>
                  <w:szCs w:val="22"/>
                  <w:rPrChange w:id="453"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54" w:author="Daniel Noble" w:date="2023-06-30T12:44:00Z"/>
                <w:rFonts w:ascii="Times New Roman" w:hAnsi="Times New Roman" w:cs="Times New Roman"/>
                <w:rPrChange w:id="455" w:author="Daniel Noble" w:date="2023-06-30T12:50:00Z">
                  <w:rPr>
                    <w:ins w:id="456" w:author="Daniel Noble" w:date="2023-06-30T12:44:00Z"/>
                  </w:rPr>
                </w:rPrChange>
              </w:rPr>
            </w:pPr>
            <w:ins w:id="457" w:author="Daniel Noble" w:date="2023-06-30T12:44:00Z">
              <w:r w:rsidRPr="00427B7F">
                <w:rPr>
                  <w:rFonts w:ascii="Times New Roman" w:eastAsia="Helvetica" w:hAnsi="Times New Roman" w:cs="Times New Roman"/>
                  <w:color w:val="000000"/>
                  <w:sz w:val="22"/>
                  <w:szCs w:val="22"/>
                  <w:rPrChange w:id="458"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59" w:author="Daniel Noble" w:date="2023-06-30T12:44:00Z"/>
                <w:rFonts w:ascii="Times New Roman" w:hAnsi="Times New Roman" w:cs="Times New Roman"/>
                <w:rPrChange w:id="460" w:author="Daniel Noble" w:date="2023-06-30T12:50:00Z">
                  <w:rPr>
                    <w:ins w:id="461" w:author="Daniel Noble" w:date="2023-06-30T12:44:00Z"/>
                  </w:rPr>
                </w:rPrChange>
              </w:rPr>
            </w:pPr>
            <w:ins w:id="462" w:author="Daniel Noble" w:date="2023-06-30T12:44:00Z">
              <w:r w:rsidRPr="00427B7F">
                <w:rPr>
                  <w:rFonts w:ascii="Times New Roman" w:eastAsia="Helvetica" w:hAnsi="Times New Roman" w:cs="Times New Roman"/>
                  <w:color w:val="000000"/>
                  <w:sz w:val="22"/>
                  <w:szCs w:val="22"/>
                  <w:rPrChange w:id="463"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4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65" w:author="Daniel Noble" w:date="2023-06-30T12:44:00Z"/>
                <w:rFonts w:ascii="Times New Roman" w:hAnsi="Times New Roman" w:cs="Times New Roman"/>
                <w:rPrChange w:id="466" w:author="Daniel Noble" w:date="2023-06-30T12:50:00Z">
                  <w:rPr>
                    <w:ins w:id="46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68" w:author="Daniel Noble" w:date="2023-06-30T12:44:00Z"/>
                <w:rFonts w:ascii="Times New Roman" w:hAnsi="Times New Roman" w:cs="Times New Roman"/>
                <w:rPrChange w:id="469" w:author="Daniel Noble" w:date="2023-06-30T12:50:00Z">
                  <w:rPr>
                    <w:ins w:id="470" w:author="Daniel Noble" w:date="2023-06-30T12:44:00Z"/>
                  </w:rPr>
                </w:rPrChange>
              </w:rPr>
            </w:pPr>
            <w:ins w:id="471" w:author="Daniel Noble" w:date="2023-06-30T12:44:00Z">
              <w:r w:rsidRPr="00427B7F">
                <w:rPr>
                  <w:rFonts w:ascii="Times New Roman" w:eastAsia="Helvetica" w:hAnsi="Times New Roman" w:cs="Times New Roman"/>
                  <w:color w:val="000000"/>
                  <w:sz w:val="22"/>
                  <w:szCs w:val="22"/>
                  <w:rPrChange w:id="472"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73" w:author="Daniel Noble" w:date="2023-06-30T12:44:00Z"/>
                <w:rFonts w:ascii="Times New Roman" w:hAnsi="Times New Roman" w:cs="Times New Roman"/>
                <w:rPrChange w:id="474" w:author="Daniel Noble" w:date="2023-06-30T12:50:00Z">
                  <w:rPr>
                    <w:ins w:id="475" w:author="Daniel Noble" w:date="2023-06-30T12:44:00Z"/>
                  </w:rPr>
                </w:rPrChange>
              </w:rPr>
            </w:pPr>
            <w:ins w:id="476" w:author="Daniel Noble" w:date="2023-06-30T12:44:00Z">
              <w:r w:rsidRPr="00427B7F">
                <w:rPr>
                  <w:rFonts w:ascii="Times New Roman" w:eastAsia="Helvetica" w:hAnsi="Times New Roman" w:cs="Times New Roman"/>
                  <w:color w:val="000000"/>
                  <w:sz w:val="22"/>
                  <w:szCs w:val="22"/>
                  <w:rPrChange w:id="477"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78" w:author="Daniel Noble" w:date="2023-06-30T12:44:00Z"/>
                <w:rFonts w:ascii="Times New Roman" w:hAnsi="Times New Roman" w:cs="Times New Roman"/>
                <w:rPrChange w:id="479" w:author="Daniel Noble" w:date="2023-06-30T12:50:00Z">
                  <w:rPr>
                    <w:ins w:id="480" w:author="Daniel Noble" w:date="2023-06-30T12:44:00Z"/>
                  </w:rPr>
                </w:rPrChange>
              </w:rPr>
            </w:pPr>
            <w:ins w:id="481" w:author="Daniel Noble" w:date="2023-06-30T12:44:00Z">
              <w:r w:rsidRPr="00427B7F">
                <w:rPr>
                  <w:rFonts w:ascii="Times New Roman" w:eastAsia="Helvetica" w:hAnsi="Times New Roman" w:cs="Times New Roman"/>
                  <w:color w:val="000000"/>
                  <w:sz w:val="22"/>
                  <w:szCs w:val="22"/>
                  <w:rPrChange w:id="482"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4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84" w:author="Daniel Noble" w:date="2023-06-30T12:44:00Z"/>
                <w:rFonts w:ascii="Times New Roman" w:hAnsi="Times New Roman" w:cs="Times New Roman"/>
                <w:rPrChange w:id="485" w:author="Daniel Noble" w:date="2023-06-30T12:50:00Z">
                  <w:rPr>
                    <w:ins w:id="48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87" w:author="Daniel Noble" w:date="2023-06-30T12:44:00Z"/>
                <w:rFonts w:ascii="Times New Roman" w:hAnsi="Times New Roman" w:cs="Times New Roman"/>
                <w:rPrChange w:id="488" w:author="Daniel Noble" w:date="2023-06-30T12:50:00Z">
                  <w:rPr>
                    <w:ins w:id="489" w:author="Daniel Noble" w:date="2023-06-30T12:44:00Z"/>
                  </w:rPr>
                </w:rPrChange>
              </w:rPr>
            </w:pPr>
            <w:ins w:id="490" w:author="Daniel Noble" w:date="2023-06-30T12:44:00Z">
              <w:r w:rsidRPr="00427B7F">
                <w:rPr>
                  <w:rFonts w:ascii="Times New Roman" w:eastAsia="Helvetica" w:hAnsi="Times New Roman" w:cs="Times New Roman"/>
                  <w:color w:val="000000"/>
                  <w:sz w:val="22"/>
                  <w:szCs w:val="22"/>
                  <w:rPrChange w:id="491"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92" w:author="Daniel Noble" w:date="2023-06-30T12:44:00Z"/>
                <w:rFonts w:ascii="Times New Roman" w:hAnsi="Times New Roman" w:cs="Times New Roman"/>
                <w:rPrChange w:id="493" w:author="Daniel Noble" w:date="2023-06-30T12:50:00Z">
                  <w:rPr>
                    <w:ins w:id="494" w:author="Daniel Noble" w:date="2023-06-30T12:44:00Z"/>
                  </w:rPr>
                </w:rPrChange>
              </w:rPr>
            </w:pPr>
            <w:ins w:id="495" w:author="Daniel Noble" w:date="2023-06-30T12:44:00Z">
              <w:r w:rsidRPr="00427B7F">
                <w:rPr>
                  <w:rFonts w:ascii="Times New Roman" w:eastAsia="Helvetica" w:hAnsi="Times New Roman" w:cs="Times New Roman"/>
                  <w:color w:val="000000"/>
                  <w:sz w:val="22"/>
                  <w:szCs w:val="22"/>
                  <w:rPrChange w:id="496"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497" w:author="Daniel Noble" w:date="2023-06-30T12:44:00Z"/>
                <w:rFonts w:ascii="Times New Roman" w:hAnsi="Times New Roman" w:cs="Times New Roman"/>
                <w:rPrChange w:id="498" w:author="Daniel Noble" w:date="2023-06-30T12:50:00Z">
                  <w:rPr>
                    <w:ins w:id="499" w:author="Daniel Noble" w:date="2023-06-30T12:44:00Z"/>
                  </w:rPr>
                </w:rPrChange>
              </w:rPr>
            </w:pPr>
            <w:ins w:id="500" w:author="Daniel Noble" w:date="2023-06-30T12:44:00Z">
              <w:r w:rsidRPr="00427B7F">
                <w:rPr>
                  <w:rFonts w:ascii="Times New Roman" w:eastAsia="Helvetica" w:hAnsi="Times New Roman" w:cs="Times New Roman"/>
                  <w:color w:val="000000"/>
                  <w:sz w:val="22"/>
                  <w:szCs w:val="22"/>
                  <w:rPrChange w:id="501"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5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03" w:author="Daniel Noble" w:date="2023-06-30T12:44:00Z"/>
                <w:rFonts w:ascii="Times New Roman" w:hAnsi="Times New Roman" w:cs="Times New Roman"/>
                <w:rPrChange w:id="504" w:author="Daniel Noble" w:date="2023-06-30T12:50:00Z">
                  <w:rPr>
                    <w:ins w:id="50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06" w:author="Daniel Noble" w:date="2023-06-30T12:44:00Z"/>
                <w:rFonts w:ascii="Times New Roman" w:hAnsi="Times New Roman" w:cs="Times New Roman"/>
                <w:rPrChange w:id="507" w:author="Daniel Noble" w:date="2023-06-30T12:50:00Z">
                  <w:rPr>
                    <w:ins w:id="508" w:author="Daniel Noble" w:date="2023-06-30T12:44:00Z"/>
                  </w:rPr>
                </w:rPrChange>
              </w:rPr>
            </w:pPr>
            <w:ins w:id="509" w:author="Daniel Noble" w:date="2023-06-30T12:44:00Z">
              <w:r w:rsidRPr="00427B7F">
                <w:rPr>
                  <w:rFonts w:ascii="Times New Roman" w:eastAsia="Helvetica" w:hAnsi="Times New Roman" w:cs="Times New Roman"/>
                  <w:color w:val="000000"/>
                  <w:sz w:val="22"/>
                  <w:szCs w:val="22"/>
                  <w:rPrChange w:id="510"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11" w:author="Daniel Noble" w:date="2023-06-30T12:44:00Z"/>
                <w:rFonts w:ascii="Times New Roman" w:hAnsi="Times New Roman" w:cs="Times New Roman"/>
                <w:rPrChange w:id="512" w:author="Daniel Noble" w:date="2023-06-30T12:50:00Z">
                  <w:rPr>
                    <w:ins w:id="513" w:author="Daniel Noble" w:date="2023-06-30T12:44:00Z"/>
                  </w:rPr>
                </w:rPrChange>
              </w:rPr>
            </w:pPr>
            <w:ins w:id="514" w:author="Daniel Noble" w:date="2023-06-30T12:44:00Z">
              <w:r w:rsidRPr="00427B7F">
                <w:rPr>
                  <w:rFonts w:ascii="Times New Roman" w:eastAsia="Helvetica" w:hAnsi="Times New Roman" w:cs="Times New Roman"/>
                  <w:color w:val="000000"/>
                  <w:sz w:val="22"/>
                  <w:szCs w:val="22"/>
                  <w:rPrChange w:id="515"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16" w:author="Daniel Noble" w:date="2023-06-30T12:44:00Z"/>
                <w:rFonts w:ascii="Times New Roman" w:hAnsi="Times New Roman" w:cs="Times New Roman"/>
                <w:rPrChange w:id="517" w:author="Daniel Noble" w:date="2023-06-30T12:50:00Z">
                  <w:rPr>
                    <w:ins w:id="518" w:author="Daniel Noble" w:date="2023-06-30T12:44:00Z"/>
                  </w:rPr>
                </w:rPrChange>
              </w:rPr>
            </w:pPr>
            <w:ins w:id="519" w:author="Daniel Noble" w:date="2023-06-30T12:44:00Z">
              <w:r w:rsidRPr="00427B7F">
                <w:rPr>
                  <w:rFonts w:ascii="Times New Roman" w:eastAsia="Helvetica" w:hAnsi="Times New Roman" w:cs="Times New Roman"/>
                  <w:color w:val="000000"/>
                  <w:sz w:val="22"/>
                  <w:szCs w:val="22"/>
                  <w:rPrChange w:id="520"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5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22" w:author="Daniel Noble" w:date="2023-06-30T12:44:00Z"/>
                <w:rFonts w:ascii="Times New Roman" w:hAnsi="Times New Roman" w:cs="Times New Roman"/>
                <w:rPrChange w:id="523" w:author="Daniel Noble" w:date="2023-06-30T12:50:00Z">
                  <w:rPr>
                    <w:ins w:id="52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25" w:author="Daniel Noble" w:date="2023-06-30T12:44:00Z"/>
                <w:rFonts w:ascii="Times New Roman" w:hAnsi="Times New Roman" w:cs="Times New Roman"/>
                <w:rPrChange w:id="526" w:author="Daniel Noble" w:date="2023-06-30T12:50:00Z">
                  <w:rPr>
                    <w:ins w:id="527" w:author="Daniel Noble" w:date="2023-06-30T12:44:00Z"/>
                  </w:rPr>
                </w:rPrChange>
              </w:rPr>
            </w:pPr>
            <w:ins w:id="528" w:author="Daniel Noble" w:date="2023-06-30T12:46:00Z">
              <w:r w:rsidRPr="00427B7F">
                <w:rPr>
                  <w:rFonts w:ascii="Times New Roman" w:hAnsi="Times New Roman" w:cs="Times New Roman"/>
                  <w:rPrChange w:id="529"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30" w:author="Daniel Noble" w:date="2023-06-30T12:44:00Z"/>
                <w:rFonts w:ascii="Times New Roman" w:hAnsi="Times New Roman" w:cs="Times New Roman"/>
                <w:rPrChange w:id="531" w:author="Daniel Noble" w:date="2023-06-30T12:50:00Z">
                  <w:rPr>
                    <w:ins w:id="532" w:author="Daniel Noble" w:date="2023-06-30T12:44:00Z"/>
                  </w:rPr>
                </w:rPrChange>
              </w:rPr>
            </w:pPr>
            <w:ins w:id="533" w:author="Daniel Noble" w:date="2023-06-30T12:44:00Z">
              <w:r w:rsidRPr="00427B7F">
                <w:rPr>
                  <w:rFonts w:ascii="Times New Roman" w:eastAsia="Helvetica" w:hAnsi="Times New Roman" w:cs="Times New Roman"/>
                  <w:color w:val="000000"/>
                  <w:sz w:val="22"/>
                  <w:szCs w:val="22"/>
                  <w:rPrChange w:id="534"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35" w:author="Daniel Noble" w:date="2023-06-30T12:44:00Z"/>
                <w:rFonts w:ascii="Times New Roman" w:hAnsi="Times New Roman" w:cs="Times New Roman"/>
                <w:rPrChange w:id="536" w:author="Daniel Noble" w:date="2023-06-30T12:50:00Z">
                  <w:rPr>
                    <w:ins w:id="537" w:author="Daniel Noble" w:date="2023-06-30T12:44:00Z"/>
                  </w:rPr>
                </w:rPrChange>
              </w:rPr>
            </w:pPr>
            <w:ins w:id="538" w:author="Daniel Noble" w:date="2023-06-30T12:44:00Z">
              <w:r w:rsidRPr="00427B7F">
                <w:rPr>
                  <w:rFonts w:ascii="Times New Roman" w:eastAsia="Helvetica" w:hAnsi="Times New Roman" w:cs="Times New Roman"/>
                  <w:color w:val="000000"/>
                  <w:sz w:val="22"/>
                  <w:szCs w:val="22"/>
                  <w:rPrChange w:id="539"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5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41" w:author="Daniel Noble" w:date="2023-06-30T12:44:00Z"/>
                <w:rFonts w:ascii="Times New Roman" w:hAnsi="Times New Roman" w:cs="Times New Roman"/>
                <w:rPrChange w:id="542" w:author="Daniel Noble" w:date="2023-06-30T12:50:00Z">
                  <w:rPr>
                    <w:ins w:id="54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44" w:author="Daniel Noble" w:date="2023-06-30T12:44:00Z"/>
                <w:rFonts w:ascii="Times New Roman" w:hAnsi="Times New Roman" w:cs="Times New Roman"/>
                <w:rPrChange w:id="545" w:author="Daniel Noble" w:date="2023-06-30T12:50:00Z">
                  <w:rPr>
                    <w:ins w:id="546" w:author="Daniel Noble" w:date="2023-06-30T12:44:00Z"/>
                  </w:rPr>
                </w:rPrChange>
              </w:rPr>
            </w:pPr>
            <w:ins w:id="547" w:author="Daniel Noble" w:date="2023-06-30T12:44:00Z">
              <w:r w:rsidRPr="00427B7F">
                <w:rPr>
                  <w:rFonts w:ascii="Times New Roman" w:eastAsia="Helvetica" w:hAnsi="Times New Roman" w:cs="Times New Roman"/>
                  <w:color w:val="000000"/>
                  <w:sz w:val="22"/>
                  <w:szCs w:val="22"/>
                  <w:rPrChange w:id="548"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49" w:author="Daniel Noble" w:date="2023-06-30T12:44:00Z"/>
                <w:rFonts w:ascii="Times New Roman" w:hAnsi="Times New Roman" w:cs="Times New Roman"/>
                <w:rPrChange w:id="550" w:author="Daniel Noble" w:date="2023-06-30T12:50:00Z">
                  <w:rPr>
                    <w:ins w:id="551" w:author="Daniel Noble" w:date="2023-06-30T12:44:00Z"/>
                  </w:rPr>
                </w:rPrChange>
              </w:rPr>
            </w:pPr>
            <w:ins w:id="552" w:author="Daniel Noble" w:date="2023-06-30T12:44:00Z">
              <w:r w:rsidRPr="00427B7F">
                <w:rPr>
                  <w:rFonts w:ascii="Times New Roman" w:eastAsia="Helvetica" w:hAnsi="Times New Roman" w:cs="Times New Roman"/>
                  <w:color w:val="000000"/>
                  <w:sz w:val="22"/>
                  <w:szCs w:val="22"/>
                  <w:rPrChange w:id="553"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54" w:author="Daniel Noble" w:date="2023-06-30T12:44:00Z"/>
                <w:rFonts w:ascii="Times New Roman" w:hAnsi="Times New Roman" w:cs="Times New Roman"/>
                <w:rPrChange w:id="555" w:author="Daniel Noble" w:date="2023-06-30T12:50:00Z">
                  <w:rPr>
                    <w:ins w:id="556" w:author="Daniel Noble" w:date="2023-06-30T12:44:00Z"/>
                  </w:rPr>
                </w:rPrChange>
              </w:rPr>
            </w:pPr>
            <w:ins w:id="557" w:author="Daniel Noble" w:date="2023-06-30T12:44:00Z">
              <w:r w:rsidRPr="00427B7F">
                <w:rPr>
                  <w:rFonts w:ascii="Times New Roman" w:eastAsia="Helvetica" w:hAnsi="Times New Roman" w:cs="Times New Roman"/>
                  <w:color w:val="000000"/>
                  <w:sz w:val="22"/>
                  <w:szCs w:val="22"/>
                  <w:rPrChange w:id="558"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5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60" w:author="Daniel Noble" w:date="2023-06-30T12:44:00Z"/>
                <w:rFonts w:ascii="Times New Roman" w:hAnsi="Times New Roman" w:cs="Times New Roman"/>
                <w:rPrChange w:id="561" w:author="Daniel Noble" w:date="2023-06-30T12:50:00Z">
                  <w:rPr>
                    <w:ins w:id="56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63" w:author="Daniel Noble" w:date="2023-06-30T12:44:00Z"/>
                <w:rFonts w:ascii="Times New Roman" w:hAnsi="Times New Roman" w:cs="Times New Roman"/>
                <w:rPrChange w:id="564" w:author="Daniel Noble" w:date="2023-06-30T12:50:00Z">
                  <w:rPr>
                    <w:ins w:id="565" w:author="Daniel Noble" w:date="2023-06-30T12:44:00Z"/>
                  </w:rPr>
                </w:rPrChange>
              </w:rPr>
            </w:pPr>
            <w:ins w:id="566" w:author="Daniel Noble" w:date="2023-06-30T12:44:00Z">
              <w:r w:rsidRPr="00427B7F">
                <w:rPr>
                  <w:rFonts w:ascii="Times New Roman" w:eastAsia="Helvetica" w:hAnsi="Times New Roman" w:cs="Times New Roman"/>
                  <w:color w:val="000000"/>
                  <w:sz w:val="22"/>
                  <w:szCs w:val="22"/>
                  <w:rPrChange w:id="567"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68" w:author="Daniel Noble" w:date="2023-06-30T12:44:00Z"/>
                <w:rFonts w:ascii="Times New Roman" w:hAnsi="Times New Roman" w:cs="Times New Roman"/>
                <w:rPrChange w:id="569" w:author="Daniel Noble" w:date="2023-06-30T12:50:00Z">
                  <w:rPr>
                    <w:ins w:id="570" w:author="Daniel Noble" w:date="2023-06-30T12:44:00Z"/>
                  </w:rPr>
                </w:rPrChange>
              </w:rPr>
            </w:pPr>
            <w:ins w:id="571" w:author="Daniel Noble" w:date="2023-06-30T12:44:00Z">
              <w:r w:rsidRPr="00427B7F">
                <w:rPr>
                  <w:rFonts w:ascii="Times New Roman" w:eastAsia="Helvetica" w:hAnsi="Times New Roman" w:cs="Times New Roman"/>
                  <w:color w:val="000000"/>
                  <w:sz w:val="22"/>
                  <w:szCs w:val="22"/>
                  <w:rPrChange w:id="572"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73" w:author="Daniel Noble" w:date="2023-06-30T12:44:00Z"/>
                <w:rFonts w:ascii="Times New Roman" w:hAnsi="Times New Roman" w:cs="Times New Roman"/>
                <w:rPrChange w:id="574" w:author="Daniel Noble" w:date="2023-06-30T12:50:00Z">
                  <w:rPr>
                    <w:ins w:id="575" w:author="Daniel Noble" w:date="2023-06-30T12:44:00Z"/>
                  </w:rPr>
                </w:rPrChange>
              </w:rPr>
            </w:pPr>
            <w:ins w:id="576" w:author="Daniel Noble" w:date="2023-06-30T12:44:00Z">
              <w:r w:rsidRPr="00427B7F">
                <w:rPr>
                  <w:rFonts w:ascii="Times New Roman" w:eastAsia="Helvetica" w:hAnsi="Times New Roman" w:cs="Times New Roman"/>
                  <w:color w:val="000000"/>
                  <w:sz w:val="22"/>
                  <w:szCs w:val="22"/>
                  <w:rPrChange w:id="577"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5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79" w:author="Daniel Noble" w:date="2023-06-30T12:44:00Z"/>
                <w:rFonts w:ascii="Times New Roman" w:hAnsi="Times New Roman" w:cs="Times New Roman"/>
                <w:rPrChange w:id="580" w:author="Daniel Noble" w:date="2023-06-30T12:50:00Z">
                  <w:rPr>
                    <w:ins w:id="58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82" w:author="Daniel Noble" w:date="2023-06-30T12:44:00Z"/>
                <w:rFonts w:ascii="Times New Roman" w:hAnsi="Times New Roman" w:cs="Times New Roman"/>
                <w:rPrChange w:id="583" w:author="Daniel Noble" w:date="2023-06-30T12:50:00Z">
                  <w:rPr>
                    <w:ins w:id="584" w:author="Daniel Noble" w:date="2023-06-30T12:44:00Z"/>
                  </w:rPr>
                </w:rPrChange>
              </w:rPr>
            </w:pPr>
            <w:ins w:id="585" w:author="Daniel Noble" w:date="2023-06-30T12:44:00Z">
              <w:r w:rsidRPr="00427B7F">
                <w:rPr>
                  <w:rFonts w:ascii="Times New Roman" w:eastAsia="Helvetica" w:hAnsi="Times New Roman" w:cs="Times New Roman"/>
                  <w:color w:val="000000"/>
                  <w:sz w:val="22"/>
                  <w:szCs w:val="22"/>
                  <w:rPrChange w:id="586"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87" w:author="Daniel Noble" w:date="2023-06-30T12:44:00Z"/>
                <w:rFonts w:ascii="Times New Roman" w:hAnsi="Times New Roman" w:cs="Times New Roman"/>
                <w:rPrChange w:id="588" w:author="Daniel Noble" w:date="2023-06-30T12:50:00Z">
                  <w:rPr>
                    <w:ins w:id="589" w:author="Daniel Noble" w:date="2023-06-30T12:44:00Z"/>
                  </w:rPr>
                </w:rPrChange>
              </w:rPr>
            </w:pPr>
            <w:ins w:id="590" w:author="Daniel Noble" w:date="2023-06-30T12:44:00Z">
              <w:r w:rsidRPr="00427B7F">
                <w:rPr>
                  <w:rFonts w:ascii="Times New Roman" w:eastAsia="Helvetica" w:hAnsi="Times New Roman" w:cs="Times New Roman"/>
                  <w:color w:val="000000"/>
                  <w:sz w:val="22"/>
                  <w:szCs w:val="22"/>
                  <w:rPrChange w:id="59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92" w:author="Daniel Noble" w:date="2023-06-30T12:44:00Z"/>
                <w:rFonts w:ascii="Times New Roman" w:hAnsi="Times New Roman" w:cs="Times New Roman"/>
                <w:rPrChange w:id="593" w:author="Daniel Noble" w:date="2023-06-30T12:50:00Z">
                  <w:rPr>
                    <w:ins w:id="594" w:author="Daniel Noble" w:date="2023-06-30T12:44:00Z"/>
                  </w:rPr>
                </w:rPrChange>
              </w:rPr>
            </w:pPr>
            <w:ins w:id="595" w:author="Daniel Noble" w:date="2023-06-30T12:44:00Z">
              <w:r w:rsidRPr="00427B7F">
                <w:rPr>
                  <w:rFonts w:ascii="Times New Roman" w:eastAsia="Helvetica" w:hAnsi="Times New Roman" w:cs="Times New Roman"/>
                  <w:color w:val="000000"/>
                  <w:sz w:val="22"/>
                  <w:szCs w:val="22"/>
                  <w:rPrChange w:id="596"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5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598" w:author="Daniel Noble" w:date="2023-06-30T12:44:00Z"/>
                <w:rFonts w:ascii="Times New Roman" w:hAnsi="Times New Roman" w:cs="Times New Roman"/>
                <w:rPrChange w:id="599" w:author="Daniel Noble" w:date="2023-06-30T12:50:00Z">
                  <w:rPr>
                    <w:ins w:id="60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01" w:author="Daniel Noble" w:date="2023-06-30T12:44:00Z"/>
                <w:rFonts w:ascii="Times New Roman" w:hAnsi="Times New Roman" w:cs="Times New Roman"/>
                <w:rPrChange w:id="602" w:author="Daniel Noble" w:date="2023-06-30T12:50:00Z">
                  <w:rPr>
                    <w:ins w:id="603" w:author="Daniel Noble" w:date="2023-06-30T12:44:00Z"/>
                  </w:rPr>
                </w:rPrChange>
              </w:rPr>
            </w:pPr>
            <w:ins w:id="604" w:author="Daniel Noble" w:date="2023-06-30T12:44:00Z">
              <w:r w:rsidRPr="00427B7F">
                <w:rPr>
                  <w:rFonts w:ascii="Times New Roman" w:eastAsia="Helvetica" w:hAnsi="Times New Roman" w:cs="Times New Roman"/>
                  <w:color w:val="000000"/>
                  <w:sz w:val="22"/>
                  <w:szCs w:val="22"/>
                  <w:rPrChange w:id="605"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06" w:author="Daniel Noble" w:date="2023-06-30T12:44:00Z"/>
                <w:rFonts w:ascii="Times New Roman" w:hAnsi="Times New Roman" w:cs="Times New Roman"/>
                <w:rPrChange w:id="607" w:author="Daniel Noble" w:date="2023-06-30T12:50:00Z">
                  <w:rPr>
                    <w:ins w:id="608" w:author="Daniel Noble" w:date="2023-06-30T12:44:00Z"/>
                  </w:rPr>
                </w:rPrChange>
              </w:rPr>
            </w:pPr>
            <w:ins w:id="609" w:author="Daniel Noble" w:date="2023-06-30T12:44:00Z">
              <w:r w:rsidRPr="00427B7F">
                <w:rPr>
                  <w:rFonts w:ascii="Times New Roman" w:eastAsia="Helvetica" w:hAnsi="Times New Roman" w:cs="Times New Roman"/>
                  <w:color w:val="000000"/>
                  <w:sz w:val="22"/>
                  <w:szCs w:val="22"/>
                  <w:rPrChange w:id="610"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11" w:author="Daniel Noble" w:date="2023-06-30T12:44:00Z"/>
                <w:rFonts w:ascii="Times New Roman" w:hAnsi="Times New Roman" w:cs="Times New Roman"/>
                <w:rPrChange w:id="612" w:author="Daniel Noble" w:date="2023-06-30T12:50:00Z">
                  <w:rPr>
                    <w:ins w:id="613" w:author="Daniel Noble" w:date="2023-06-30T12:44:00Z"/>
                  </w:rPr>
                </w:rPrChange>
              </w:rPr>
            </w:pPr>
            <w:ins w:id="614" w:author="Daniel Noble" w:date="2023-06-30T12:44:00Z">
              <w:r w:rsidRPr="00427B7F">
                <w:rPr>
                  <w:rFonts w:ascii="Times New Roman" w:eastAsia="Helvetica" w:hAnsi="Times New Roman" w:cs="Times New Roman"/>
                  <w:color w:val="000000"/>
                  <w:sz w:val="22"/>
                  <w:szCs w:val="22"/>
                  <w:rPrChange w:id="615"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6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17" w:author="Daniel Noble" w:date="2023-06-30T12:44:00Z"/>
                <w:rFonts w:ascii="Times New Roman" w:hAnsi="Times New Roman" w:cs="Times New Roman"/>
                <w:rPrChange w:id="618" w:author="Daniel Noble" w:date="2023-06-30T12:50:00Z">
                  <w:rPr>
                    <w:ins w:id="61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20" w:author="Daniel Noble" w:date="2023-06-30T12:44:00Z"/>
                <w:rFonts w:ascii="Times New Roman" w:hAnsi="Times New Roman" w:cs="Times New Roman"/>
                <w:rPrChange w:id="621" w:author="Daniel Noble" w:date="2023-06-30T12:50:00Z">
                  <w:rPr>
                    <w:ins w:id="622" w:author="Daniel Noble" w:date="2023-06-30T12:44:00Z"/>
                  </w:rPr>
                </w:rPrChange>
              </w:rPr>
            </w:pPr>
            <w:ins w:id="623" w:author="Daniel Noble" w:date="2023-06-30T12:44:00Z">
              <w:r w:rsidRPr="00427B7F">
                <w:rPr>
                  <w:rFonts w:ascii="Times New Roman" w:eastAsia="Helvetica" w:hAnsi="Times New Roman" w:cs="Times New Roman"/>
                  <w:color w:val="000000"/>
                  <w:sz w:val="22"/>
                  <w:szCs w:val="22"/>
                  <w:rPrChange w:id="624"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25" w:author="Daniel Noble" w:date="2023-06-30T12:44:00Z"/>
                <w:rFonts w:ascii="Times New Roman" w:hAnsi="Times New Roman" w:cs="Times New Roman"/>
                <w:rPrChange w:id="626" w:author="Daniel Noble" w:date="2023-06-30T12:50:00Z">
                  <w:rPr>
                    <w:ins w:id="627" w:author="Daniel Noble" w:date="2023-06-30T12:44:00Z"/>
                  </w:rPr>
                </w:rPrChange>
              </w:rPr>
            </w:pPr>
            <w:ins w:id="628" w:author="Daniel Noble" w:date="2023-06-30T12:44:00Z">
              <w:r w:rsidRPr="00427B7F">
                <w:rPr>
                  <w:rFonts w:ascii="Times New Roman" w:eastAsia="Helvetica" w:hAnsi="Times New Roman" w:cs="Times New Roman"/>
                  <w:color w:val="000000"/>
                  <w:sz w:val="22"/>
                  <w:szCs w:val="22"/>
                  <w:rPrChange w:id="62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30" w:author="Daniel Noble" w:date="2023-06-30T12:44:00Z"/>
                <w:rFonts w:ascii="Times New Roman" w:hAnsi="Times New Roman" w:cs="Times New Roman"/>
                <w:rPrChange w:id="631" w:author="Daniel Noble" w:date="2023-06-30T12:50:00Z">
                  <w:rPr>
                    <w:ins w:id="632" w:author="Daniel Noble" w:date="2023-06-30T12:44:00Z"/>
                  </w:rPr>
                </w:rPrChange>
              </w:rPr>
            </w:pPr>
            <w:ins w:id="633" w:author="Daniel Noble" w:date="2023-06-30T12:44:00Z">
              <w:r w:rsidRPr="00427B7F">
                <w:rPr>
                  <w:rFonts w:ascii="Times New Roman" w:eastAsia="Helvetica" w:hAnsi="Times New Roman" w:cs="Times New Roman"/>
                  <w:color w:val="000000"/>
                  <w:sz w:val="22"/>
                  <w:szCs w:val="22"/>
                  <w:rPrChange w:id="634"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6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36" w:author="Daniel Noble" w:date="2023-06-30T12:44:00Z"/>
                <w:rFonts w:ascii="Times New Roman" w:hAnsi="Times New Roman" w:cs="Times New Roman"/>
                <w:rPrChange w:id="637" w:author="Daniel Noble" w:date="2023-06-30T12:50:00Z">
                  <w:rPr>
                    <w:ins w:id="63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39" w:author="Daniel Noble" w:date="2023-06-30T12:44:00Z"/>
                <w:rFonts w:ascii="Times New Roman" w:hAnsi="Times New Roman" w:cs="Times New Roman"/>
                <w:rPrChange w:id="640" w:author="Daniel Noble" w:date="2023-06-30T12:50:00Z">
                  <w:rPr>
                    <w:ins w:id="641" w:author="Daniel Noble" w:date="2023-06-30T12:44:00Z"/>
                  </w:rPr>
                </w:rPrChange>
              </w:rPr>
            </w:pPr>
            <w:ins w:id="642" w:author="Daniel Noble" w:date="2023-06-30T12:44:00Z">
              <w:r w:rsidRPr="00427B7F">
                <w:rPr>
                  <w:rFonts w:ascii="Times New Roman" w:eastAsia="Helvetica" w:hAnsi="Times New Roman" w:cs="Times New Roman"/>
                  <w:color w:val="000000"/>
                  <w:sz w:val="22"/>
                  <w:szCs w:val="22"/>
                  <w:rPrChange w:id="643"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44" w:author="Daniel Noble" w:date="2023-06-30T12:44:00Z"/>
                <w:rFonts w:ascii="Times New Roman" w:hAnsi="Times New Roman" w:cs="Times New Roman"/>
                <w:rPrChange w:id="645" w:author="Daniel Noble" w:date="2023-06-30T12:50:00Z">
                  <w:rPr>
                    <w:ins w:id="646" w:author="Daniel Noble" w:date="2023-06-30T12:44:00Z"/>
                  </w:rPr>
                </w:rPrChange>
              </w:rPr>
            </w:pPr>
            <w:ins w:id="647" w:author="Daniel Noble" w:date="2023-06-30T12:44:00Z">
              <w:r w:rsidRPr="00427B7F">
                <w:rPr>
                  <w:rFonts w:ascii="Times New Roman" w:eastAsia="Helvetica" w:hAnsi="Times New Roman" w:cs="Times New Roman"/>
                  <w:color w:val="000000"/>
                  <w:sz w:val="22"/>
                  <w:szCs w:val="22"/>
                  <w:rPrChange w:id="648"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49" w:author="Daniel Noble" w:date="2023-06-30T12:44:00Z"/>
                <w:rFonts w:ascii="Times New Roman" w:hAnsi="Times New Roman" w:cs="Times New Roman"/>
                <w:rPrChange w:id="650" w:author="Daniel Noble" w:date="2023-06-30T12:50:00Z">
                  <w:rPr>
                    <w:ins w:id="651" w:author="Daniel Noble" w:date="2023-06-30T12:44:00Z"/>
                  </w:rPr>
                </w:rPrChange>
              </w:rPr>
            </w:pPr>
            <w:ins w:id="652" w:author="Daniel Noble" w:date="2023-06-30T12:44:00Z">
              <w:r w:rsidRPr="00427B7F">
                <w:rPr>
                  <w:rFonts w:ascii="Times New Roman" w:eastAsia="Helvetica" w:hAnsi="Times New Roman" w:cs="Times New Roman"/>
                  <w:color w:val="000000"/>
                  <w:sz w:val="22"/>
                  <w:szCs w:val="22"/>
                  <w:rPrChange w:id="653"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6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55" w:author="Daniel Noble" w:date="2023-06-30T12:44:00Z"/>
                <w:rFonts w:ascii="Times New Roman" w:hAnsi="Times New Roman" w:cs="Times New Roman"/>
                <w:rPrChange w:id="656" w:author="Daniel Noble" w:date="2023-06-30T12:50:00Z">
                  <w:rPr>
                    <w:ins w:id="65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58" w:author="Daniel Noble" w:date="2023-06-30T12:44:00Z"/>
                <w:rFonts w:ascii="Times New Roman" w:hAnsi="Times New Roman" w:cs="Times New Roman"/>
                <w:rPrChange w:id="659" w:author="Daniel Noble" w:date="2023-06-30T12:50:00Z">
                  <w:rPr>
                    <w:ins w:id="660" w:author="Daniel Noble" w:date="2023-06-30T12:44:00Z"/>
                  </w:rPr>
                </w:rPrChange>
              </w:rPr>
            </w:pPr>
            <w:ins w:id="661" w:author="Daniel Noble" w:date="2023-06-30T12:44:00Z">
              <w:r w:rsidRPr="00427B7F">
                <w:rPr>
                  <w:rFonts w:ascii="Times New Roman" w:eastAsia="Helvetica" w:hAnsi="Times New Roman" w:cs="Times New Roman"/>
                  <w:color w:val="000000"/>
                  <w:sz w:val="22"/>
                  <w:szCs w:val="22"/>
                  <w:rPrChange w:id="662"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63" w:author="Daniel Noble" w:date="2023-06-30T12:44:00Z"/>
                <w:rFonts w:ascii="Times New Roman" w:hAnsi="Times New Roman" w:cs="Times New Roman"/>
                <w:rPrChange w:id="664" w:author="Daniel Noble" w:date="2023-06-30T12:50:00Z">
                  <w:rPr>
                    <w:ins w:id="665" w:author="Daniel Noble" w:date="2023-06-30T12:44:00Z"/>
                  </w:rPr>
                </w:rPrChange>
              </w:rPr>
            </w:pPr>
            <w:ins w:id="666" w:author="Daniel Noble" w:date="2023-06-30T12:44:00Z">
              <w:r w:rsidRPr="00427B7F">
                <w:rPr>
                  <w:rFonts w:ascii="Times New Roman" w:eastAsia="Helvetica" w:hAnsi="Times New Roman" w:cs="Times New Roman"/>
                  <w:color w:val="000000"/>
                  <w:sz w:val="22"/>
                  <w:szCs w:val="22"/>
                  <w:rPrChange w:id="667"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68" w:author="Daniel Noble" w:date="2023-06-30T12:44:00Z"/>
                <w:rFonts w:ascii="Times New Roman" w:hAnsi="Times New Roman" w:cs="Times New Roman"/>
                <w:rPrChange w:id="669" w:author="Daniel Noble" w:date="2023-06-30T12:50:00Z">
                  <w:rPr>
                    <w:ins w:id="670" w:author="Daniel Noble" w:date="2023-06-30T12:44:00Z"/>
                  </w:rPr>
                </w:rPrChange>
              </w:rPr>
            </w:pPr>
            <w:ins w:id="671" w:author="Daniel Noble" w:date="2023-06-30T12:44:00Z">
              <w:r w:rsidRPr="00427B7F">
                <w:rPr>
                  <w:rFonts w:ascii="Times New Roman" w:eastAsia="Helvetica" w:hAnsi="Times New Roman" w:cs="Times New Roman"/>
                  <w:color w:val="000000"/>
                  <w:sz w:val="22"/>
                  <w:szCs w:val="22"/>
                  <w:rPrChange w:id="672"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6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74" w:author="Daniel Noble" w:date="2023-06-30T12:44:00Z"/>
                <w:rFonts w:ascii="Times New Roman" w:hAnsi="Times New Roman" w:cs="Times New Roman"/>
                <w:rPrChange w:id="675" w:author="Daniel Noble" w:date="2023-06-30T12:50:00Z">
                  <w:rPr>
                    <w:ins w:id="67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77" w:author="Daniel Noble" w:date="2023-06-30T12:44:00Z"/>
                <w:rFonts w:ascii="Times New Roman" w:hAnsi="Times New Roman" w:cs="Times New Roman"/>
                <w:rPrChange w:id="678" w:author="Daniel Noble" w:date="2023-06-30T12:50:00Z">
                  <w:rPr>
                    <w:ins w:id="679" w:author="Daniel Noble" w:date="2023-06-30T12:44:00Z"/>
                  </w:rPr>
                </w:rPrChange>
              </w:rPr>
            </w:pPr>
            <w:ins w:id="680" w:author="Daniel Noble" w:date="2023-06-30T12:44:00Z">
              <w:r w:rsidRPr="00427B7F">
                <w:rPr>
                  <w:rFonts w:ascii="Times New Roman" w:eastAsia="Helvetica" w:hAnsi="Times New Roman" w:cs="Times New Roman"/>
                  <w:color w:val="000000"/>
                  <w:sz w:val="22"/>
                  <w:szCs w:val="22"/>
                  <w:rPrChange w:id="681"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82" w:author="Daniel Noble" w:date="2023-06-30T12:44:00Z"/>
                <w:rFonts w:ascii="Times New Roman" w:hAnsi="Times New Roman" w:cs="Times New Roman"/>
                <w:rPrChange w:id="683" w:author="Daniel Noble" w:date="2023-06-30T12:50:00Z">
                  <w:rPr>
                    <w:ins w:id="684" w:author="Daniel Noble" w:date="2023-06-30T12:44:00Z"/>
                  </w:rPr>
                </w:rPrChange>
              </w:rPr>
            </w:pPr>
            <w:ins w:id="685" w:author="Daniel Noble" w:date="2023-06-30T12:44:00Z">
              <w:r w:rsidRPr="00427B7F">
                <w:rPr>
                  <w:rFonts w:ascii="Times New Roman" w:eastAsia="Helvetica" w:hAnsi="Times New Roman" w:cs="Times New Roman"/>
                  <w:color w:val="000000"/>
                  <w:sz w:val="22"/>
                  <w:szCs w:val="22"/>
                  <w:rPrChange w:id="686"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87" w:author="Daniel Noble" w:date="2023-06-30T12:44:00Z"/>
                <w:rFonts w:ascii="Times New Roman" w:hAnsi="Times New Roman" w:cs="Times New Roman"/>
                <w:rPrChange w:id="688" w:author="Daniel Noble" w:date="2023-06-30T12:50:00Z">
                  <w:rPr>
                    <w:ins w:id="689" w:author="Daniel Noble" w:date="2023-06-30T12:44:00Z"/>
                  </w:rPr>
                </w:rPrChange>
              </w:rPr>
            </w:pPr>
            <w:ins w:id="690" w:author="Daniel Noble" w:date="2023-06-30T12:44:00Z">
              <w:r w:rsidRPr="00427B7F">
                <w:rPr>
                  <w:rFonts w:ascii="Times New Roman" w:eastAsia="Helvetica" w:hAnsi="Times New Roman" w:cs="Times New Roman"/>
                  <w:color w:val="000000"/>
                  <w:sz w:val="22"/>
                  <w:szCs w:val="22"/>
                  <w:rPrChange w:id="691"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6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93" w:author="Daniel Noble" w:date="2023-06-30T12:44:00Z"/>
                <w:rFonts w:ascii="Times New Roman" w:hAnsi="Times New Roman" w:cs="Times New Roman"/>
                <w:rPrChange w:id="694" w:author="Daniel Noble" w:date="2023-06-30T12:50:00Z">
                  <w:rPr>
                    <w:ins w:id="69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696" w:author="Daniel Noble" w:date="2023-06-30T12:44:00Z"/>
                <w:rFonts w:ascii="Times New Roman" w:hAnsi="Times New Roman" w:cs="Times New Roman"/>
                <w:rPrChange w:id="697" w:author="Daniel Noble" w:date="2023-06-30T12:50:00Z">
                  <w:rPr>
                    <w:ins w:id="698" w:author="Daniel Noble" w:date="2023-06-30T12:44:00Z"/>
                  </w:rPr>
                </w:rPrChange>
              </w:rPr>
            </w:pPr>
            <w:ins w:id="699" w:author="Daniel Noble" w:date="2023-06-30T12:44:00Z">
              <w:r w:rsidRPr="00427B7F">
                <w:rPr>
                  <w:rFonts w:ascii="Times New Roman" w:eastAsia="Helvetica" w:hAnsi="Times New Roman" w:cs="Times New Roman"/>
                  <w:color w:val="000000"/>
                  <w:sz w:val="22"/>
                  <w:szCs w:val="22"/>
                  <w:rPrChange w:id="700"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01" w:author="Daniel Noble" w:date="2023-06-30T12:44:00Z"/>
                <w:rFonts w:ascii="Times New Roman" w:hAnsi="Times New Roman" w:cs="Times New Roman"/>
                <w:rPrChange w:id="702" w:author="Daniel Noble" w:date="2023-06-30T12:50:00Z">
                  <w:rPr>
                    <w:ins w:id="703" w:author="Daniel Noble" w:date="2023-06-30T12:44:00Z"/>
                  </w:rPr>
                </w:rPrChange>
              </w:rPr>
            </w:pPr>
            <w:ins w:id="704" w:author="Daniel Noble" w:date="2023-06-30T12:44:00Z">
              <w:r w:rsidRPr="00427B7F">
                <w:rPr>
                  <w:rFonts w:ascii="Times New Roman" w:eastAsia="Helvetica" w:hAnsi="Times New Roman" w:cs="Times New Roman"/>
                  <w:color w:val="000000"/>
                  <w:sz w:val="22"/>
                  <w:szCs w:val="22"/>
                  <w:rPrChange w:id="705"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06" w:author="Daniel Noble" w:date="2023-06-30T12:44:00Z"/>
                <w:rFonts w:ascii="Times New Roman" w:hAnsi="Times New Roman" w:cs="Times New Roman"/>
                <w:rPrChange w:id="707" w:author="Daniel Noble" w:date="2023-06-30T12:50:00Z">
                  <w:rPr>
                    <w:ins w:id="708" w:author="Daniel Noble" w:date="2023-06-30T12:44:00Z"/>
                  </w:rPr>
                </w:rPrChange>
              </w:rPr>
            </w:pPr>
            <w:ins w:id="709" w:author="Daniel Noble" w:date="2023-06-30T12:44:00Z">
              <w:r w:rsidRPr="00427B7F">
                <w:rPr>
                  <w:rFonts w:ascii="Times New Roman" w:eastAsia="Helvetica" w:hAnsi="Times New Roman" w:cs="Times New Roman"/>
                  <w:color w:val="000000"/>
                  <w:sz w:val="22"/>
                  <w:szCs w:val="22"/>
                  <w:rPrChange w:id="710"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7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12" w:author="Daniel Noble" w:date="2023-06-30T12:44:00Z"/>
                <w:rFonts w:ascii="Times New Roman" w:hAnsi="Times New Roman" w:cs="Times New Roman"/>
                <w:rPrChange w:id="713" w:author="Daniel Noble" w:date="2023-06-30T12:50:00Z">
                  <w:rPr>
                    <w:ins w:id="71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15" w:author="Daniel Noble" w:date="2023-06-30T12:44:00Z"/>
                <w:rFonts w:ascii="Times New Roman" w:hAnsi="Times New Roman" w:cs="Times New Roman"/>
                <w:rPrChange w:id="716" w:author="Daniel Noble" w:date="2023-06-30T12:50:00Z">
                  <w:rPr>
                    <w:ins w:id="717" w:author="Daniel Noble" w:date="2023-06-30T12:44:00Z"/>
                  </w:rPr>
                </w:rPrChange>
              </w:rPr>
            </w:pPr>
            <w:ins w:id="718" w:author="Daniel Noble" w:date="2023-06-30T12:44:00Z">
              <w:r w:rsidRPr="00427B7F">
                <w:rPr>
                  <w:rFonts w:ascii="Times New Roman" w:eastAsia="Helvetica" w:hAnsi="Times New Roman" w:cs="Times New Roman"/>
                  <w:color w:val="000000"/>
                  <w:sz w:val="22"/>
                  <w:szCs w:val="22"/>
                  <w:rPrChange w:id="719"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20" w:author="Daniel Noble" w:date="2023-06-30T12:44:00Z"/>
                <w:rFonts w:ascii="Times New Roman" w:hAnsi="Times New Roman" w:cs="Times New Roman"/>
                <w:rPrChange w:id="721" w:author="Daniel Noble" w:date="2023-06-30T12:50:00Z">
                  <w:rPr>
                    <w:ins w:id="722" w:author="Daniel Noble" w:date="2023-06-30T12:44:00Z"/>
                  </w:rPr>
                </w:rPrChange>
              </w:rPr>
            </w:pPr>
            <w:ins w:id="723" w:author="Daniel Noble" w:date="2023-06-30T12:44:00Z">
              <w:r w:rsidRPr="00427B7F">
                <w:rPr>
                  <w:rFonts w:ascii="Times New Roman" w:eastAsia="Helvetica" w:hAnsi="Times New Roman" w:cs="Times New Roman"/>
                  <w:color w:val="000000"/>
                  <w:sz w:val="22"/>
                  <w:szCs w:val="22"/>
                  <w:rPrChange w:id="724"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25" w:author="Daniel Noble" w:date="2023-06-30T12:44:00Z"/>
                <w:rFonts w:ascii="Times New Roman" w:hAnsi="Times New Roman" w:cs="Times New Roman"/>
                <w:rPrChange w:id="726" w:author="Daniel Noble" w:date="2023-06-30T12:50:00Z">
                  <w:rPr>
                    <w:ins w:id="727" w:author="Daniel Noble" w:date="2023-06-30T12:44:00Z"/>
                  </w:rPr>
                </w:rPrChange>
              </w:rPr>
            </w:pPr>
            <w:ins w:id="728" w:author="Daniel Noble" w:date="2023-06-30T12:44:00Z">
              <w:r w:rsidRPr="00427B7F">
                <w:rPr>
                  <w:rFonts w:ascii="Times New Roman" w:eastAsia="Helvetica" w:hAnsi="Times New Roman" w:cs="Times New Roman"/>
                  <w:color w:val="000000"/>
                  <w:sz w:val="22"/>
                  <w:szCs w:val="22"/>
                  <w:rPrChange w:id="729"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7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31" w:author="Daniel Noble" w:date="2023-06-30T12:44:00Z"/>
                <w:rFonts w:ascii="Times New Roman" w:hAnsi="Times New Roman" w:cs="Times New Roman"/>
                <w:rPrChange w:id="732" w:author="Daniel Noble" w:date="2023-06-30T12:50:00Z">
                  <w:rPr>
                    <w:ins w:id="73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34" w:author="Daniel Noble" w:date="2023-06-30T12:44:00Z"/>
                <w:rFonts w:ascii="Times New Roman" w:hAnsi="Times New Roman" w:cs="Times New Roman"/>
                <w:rPrChange w:id="735" w:author="Daniel Noble" w:date="2023-06-30T12:50:00Z">
                  <w:rPr>
                    <w:ins w:id="736" w:author="Daniel Noble" w:date="2023-06-30T12:44:00Z"/>
                  </w:rPr>
                </w:rPrChange>
              </w:rPr>
            </w:pPr>
            <w:ins w:id="737" w:author="Daniel Noble" w:date="2023-06-30T12:44:00Z">
              <w:r w:rsidRPr="00427B7F">
                <w:rPr>
                  <w:rFonts w:ascii="Times New Roman" w:eastAsia="Helvetica" w:hAnsi="Times New Roman" w:cs="Times New Roman"/>
                  <w:color w:val="000000"/>
                  <w:sz w:val="22"/>
                  <w:szCs w:val="22"/>
                  <w:rPrChange w:id="738"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39" w:author="Daniel Noble" w:date="2023-06-30T12:44:00Z"/>
                <w:rFonts w:ascii="Times New Roman" w:hAnsi="Times New Roman" w:cs="Times New Roman"/>
                <w:rPrChange w:id="740" w:author="Daniel Noble" w:date="2023-06-30T12:50:00Z">
                  <w:rPr>
                    <w:ins w:id="741" w:author="Daniel Noble" w:date="2023-06-30T12:44:00Z"/>
                  </w:rPr>
                </w:rPrChange>
              </w:rPr>
            </w:pPr>
            <w:ins w:id="742" w:author="Daniel Noble" w:date="2023-06-30T12:44:00Z">
              <w:r w:rsidRPr="00427B7F">
                <w:rPr>
                  <w:rFonts w:ascii="Times New Roman" w:eastAsia="Helvetica" w:hAnsi="Times New Roman" w:cs="Times New Roman"/>
                  <w:color w:val="000000"/>
                  <w:sz w:val="22"/>
                  <w:szCs w:val="22"/>
                  <w:rPrChange w:id="743"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44" w:author="Daniel Noble" w:date="2023-06-30T12:44:00Z"/>
                <w:rFonts w:ascii="Times New Roman" w:hAnsi="Times New Roman" w:cs="Times New Roman"/>
                <w:rPrChange w:id="745" w:author="Daniel Noble" w:date="2023-06-30T12:50:00Z">
                  <w:rPr>
                    <w:ins w:id="746" w:author="Daniel Noble" w:date="2023-06-30T12:44:00Z"/>
                  </w:rPr>
                </w:rPrChange>
              </w:rPr>
            </w:pPr>
            <w:ins w:id="747" w:author="Daniel Noble" w:date="2023-06-30T12:44:00Z">
              <w:r w:rsidRPr="00427B7F">
                <w:rPr>
                  <w:rFonts w:ascii="Times New Roman" w:eastAsia="Helvetica" w:hAnsi="Times New Roman" w:cs="Times New Roman"/>
                  <w:color w:val="000000"/>
                  <w:sz w:val="22"/>
                  <w:szCs w:val="22"/>
                  <w:rPrChange w:id="748"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7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50" w:author="Daniel Noble" w:date="2023-06-30T12:44:00Z"/>
                <w:rFonts w:ascii="Times New Roman" w:hAnsi="Times New Roman" w:cs="Times New Roman"/>
                <w:rPrChange w:id="751" w:author="Daniel Noble" w:date="2023-06-30T12:50:00Z">
                  <w:rPr>
                    <w:ins w:id="75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53" w:author="Daniel Noble" w:date="2023-06-30T12:44:00Z"/>
                <w:rFonts w:ascii="Times New Roman" w:hAnsi="Times New Roman" w:cs="Times New Roman"/>
                <w:rPrChange w:id="754" w:author="Daniel Noble" w:date="2023-06-30T12:50:00Z">
                  <w:rPr>
                    <w:ins w:id="755" w:author="Daniel Noble" w:date="2023-06-30T12:44:00Z"/>
                  </w:rPr>
                </w:rPrChange>
              </w:rPr>
            </w:pPr>
            <w:ins w:id="756" w:author="Daniel Noble" w:date="2023-06-30T12:44:00Z">
              <w:r w:rsidRPr="00427B7F">
                <w:rPr>
                  <w:rFonts w:ascii="Times New Roman" w:eastAsia="Helvetica" w:hAnsi="Times New Roman" w:cs="Times New Roman"/>
                  <w:color w:val="000000"/>
                  <w:sz w:val="22"/>
                  <w:szCs w:val="22"/>
                  <w:rPrChange w:id="757"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58" w:author="Daniel Noble" w:date="2023-06-30T12:44:00Z"/>
                <w:rFonts w:ascii="Times New Roman" w:hAnsi="Times New Roman" w:cs="Times New Roman"/>
                <w:rPrChange w:id="759" w:author="Daniel Noble" w:date="2023-06-30T12:50:00Z">
                  <w:rPr>
                    <w:ins w:id="760" w:author="Daniel Noble" w:date="2023-06-30T12:44:00Z"/>
                  </w:rPr>
                </w:rPrChange>
              </w:rPr>
            </w:pPr>
            <w:ins w:id="761" w:author="Daniel Noble" w:date="2023-06-30T12:44:00Z">
              <w:r w:rsidRPr="00427B7F">
                <w:rPr>
                  <w:rFonts w:ascii="Times New Roman" w:eastAsia="Helvetica" w:hAnsi="Times New Roman" w:cs="Times New Roman"/>
                  <w:color w:val="000000"/>
                  <w:sz w:val="22"/>
                  <w:szCs w:val="22"/>
                  <w:rPrChange w:id="762"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63" w:author="Daniel Noble" w:date="2023-06-30T12:44:00Z"/>
                <w:rFonts w:ascii="Times New Roman" w:hAnsi="Times New Roman" w:cs="Times New Roman"/>
                <w:rPrChange w:id="764" w:author="Daniel Noble" w:date="2023-06-30T12:50:00Z">
                  <w:rPr>
                    <w:ins w:id="765" w:author="Daniel Noble" w:date="2023-06-30T12:44:00Z"/>
                  </w:rPr>
                </w:rPrChange>
              </w:rPr>
            </w:pPr>
            <w:ins w:id="766" w:author="Daniel Noble" w:date="2023-06-30T12:44:00Z">
              <w:r w:rsidRPr="00427B7F">
                <w:rPr>
                  <w:rFonts w:ascii="Times New Roman" w:eastAsia="Helvetica" w:hAnsi="Times New Roman" w:cs="Times New Roman"/>
                  <w:color w:val="000000"/>
                  <w:sz w:val="22"/>
                  <w:szCs w:val="22"/>
                  <w:rPrChange w:id="767"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7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69" w:author="Daniel Noble" w:date="2023-06-30T12:44:00Z"/>
                <w:rFonts w:ascii="Times New Roman" w:hAnsi="Times New Roman" w:cs="Times New Roman"/>
                <w:rPrChange w:id="770" w:author="Daniel Noble" w:date="2023-06-30T12:50:00Z">
                  <w:rPr>
                    <w:ins w:id="77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72" w:author="Daniel Noble" w:date="2023-06-30T12:44:00Z"/>
                <w:rFonts w:ascii="Times New Roman" w:hAnsi="Times New Roman" w:cs="Times New Roman"/>
                <w:rPrChange w:id="773" w:author="Daniel Noble" w:date="2023-06-30T12:50:00Z">
                  <w:rPr>
                    <w:ins w:id="774" w:author="Daniel Noble" w:date="2023-06-30T12:44:00Z"/>
                  </w:rPr>
                </w:rPrChange>
              </w:rPr>
            </w:pPr>
            <w:ins w:id="775" w:author="Daniel Noble" w:date="2023-06-30T12:44:00Z">
              <w:r w:rsidRPr="00427B7F">
                <w:rPr>
                  <w:rFonts w:ascii="Times New Roman" w:eastAsia="Helvetica" w:hAnsi="Times New Roman" w:cs="Times New Roman"/>
                  <w:color w:val="000000"/>
                  <w:sz w:val="22"/>
                  <w:szCs w:val="22"/>
                  <w:rPrChange w:id="776"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77" w:author="Daniel Noble" w:date="2023-06-30T12:44:00Z"/>
                <w:rFonts w:ascii="Times New Roman" w:hAnsi="Times New Roman" w:cs="Times New Roman"/>
                <w:rPrChange w:id="778" w:author="Daniel Noble" w:date="2023-06-30T12:50:00Z">
                  <w:rPr>
                    <w:ins w:id="779" w:author="Daniel Noble" w:date="2023-06-30T12:44:00Z"/>
                  </w:rPr>
                </w:rPrChange>
              </w:rPr>
            </w:pPr>
            <w:ins w:id="780" w:author="Daniel Noble" w:date="2023-06-30T12:44:00Z">
              <w:r w:rsidRPr="00427B7F">
                <w:rPr>
                  <w:rFonts w:ascii="Times New Roman" w:eastAsia="Helvetica" w:hAnsi="Times New Roman" w:cs="Times New Roman"/>
                  <w:color w:val="000000"/>
                  <w:sz w:val="22"/>
                  <w:szCs w:val="22"/>
                  <w:rPrChange w:id="78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82" w:author="Daniel Noble" w:date="2023-06-30T12:44:00Z"/>
                <w:rFonts w:ascii="Times New Roman" w:hAnsi="Times New Roman" w:cs="Times New Roman"/>
                <w:rPrChange w:id="783" w:author="Daniel Noble" w:date="2023-06-30T12:50:00Z">
                  <w:rPr>
                    <w:ins w:id="784" w:author="Daniel Noble" w:date="2023-06-30T12:44:00Z"/>
                  </w:rPr>
                </w:rPrChange>
              </w:rPr>
            </w:pPr>
            <w:ins w:id="785" w:author="Daniel Noble" w:date="2023-06-30T12:44:00Z">
              <w:r w:rsidRPr="00427B7F">
                <w:rPr>
                  <w:rFonts w:ascii="Times New Roman" w:eastAsia="Helvetica" w:hAnsi="Times New Roman" w:cs="Times New Roman"/>
                  <w:color w:val="000000"/>
                  <w:sz w:val="22"/>
                  <w:szCs w:val="22"/>
                  <w:rPrChange w:id="786"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7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88" w:author="Daniel Noble" w:date="2023-06-30T12:44:00Z"/>
                <w:rFonts w:ascii="Times New Roman" w:hAnsi="Times New Roman" w:cs="Times New Roman"/>
                <w:rPrChange w:id="789" w:author="Daniel Noble" w:date="2023-06-30T12:50:00Z">
                  <w:rPr>
                    <w:ins w:id="79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91" w:author="Daniel Noble" w:date="2023-06-30T12:44:00Z"/>
                <w:rFonts w:ascii="Times New Roman" w:hAnsi="Times New Roman" w:cs="Times New Roman"/>
                <w:rPrChange w:id="792" w:author="Daniel Noble" w:date="2023-06-30T12:50:00Z">
                  <w:rPr>
                    <w:ins w:id="793" w:author="Daniel Noble" w:date="2023-06-30T12:44:00Z"/>
                  </w:rPr>
                </w:rPrChange>
              </w:rPr>
            </w:pPr>
            <w:ins w:id="794" w:author="Daniel Noble" w:date="2023-06-30T12:44:00Z">
              <w:r w:rsidRPr="00427B7F">
                <w:rPr>
                  <w:rFonts w:ascii="Times New Roman" w:eastAsia="Helvetica" w:hAnsi="Times New Roman" w:cs="Times New Roman"/>
                  <w:color w:val="000000"/>
                  <w:sz w:val="22"/>
                  <w:szCs w:val="22"/>
                  <w:rPrChange w:id="795"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796" w:author="Daniel Noble" w:date="2023-06-30T12:44:00Z"/>
                <w:rFonts w:ascii="Times New Roman" w:hAnsi="Times New Roman" w:cs="Times New Roman"/>
                <w:rPrChange w:id="797" w:author="Daniel Noble" w:date="2023-06-30T12:50:00Z">
                  <w:rPr>
                    <w:ins w:id="798" w:author="Daniel Noble" w:date="2023-06-30T12:44:00Z"/>
                  </w:rPr>
                </w:rPrChange>
              </w:rPr>
            </w:pPr>
            <w:ins w:id="799" w:author="Daniel Noble" w:date="2023-06-30T12:44:00Z">
              <w:r w:rsidRPr="00427B7F">
                <w:rPr>
                  <w:rFonts w:ascii="Times New Roman" w:eastAsia="Helvetica" w:hAnsi="Times New Roman" w:cs="Times New Roman"/>
                  <w:color w:val="000000"/>
                  <w:sz w:val="22"/>
                  <w:szCs w:val="22"/>
                  <w:rPrChange w:id="800"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01" w:author="Daniel Noble" w:date="2023-06-30T12:44:00Z"/>
                <w:rFonts w:ascii="Times New Roman" w:hAnsi="Times New Roman" w:cs="Times New Roman"/>
                <w:rPrChange w:id="802" w:author="Daniel Noble" w:date="2023-06-30T12:50:00Z">
                  <w:rPr>
                    <w:ins w:id="803" w:author="Daniel Noble" w:date="2023-06-30T12:44:00Z"/>
                  </w:rPr>
                </w:rPrChange>
              </w:rPr>
            </w:pPr>
            <w:ins w:id="804" w:author="Daniel Noble" w:date="2023-06-30T12:44:00Z">
              <w:r w:rsidRPr="00427B7F">
                <w:rPr>
                  <w:rFonts w:ascii="Times New Roman" w:eastAsia="Helvetica" w:hAnsi="Times New Roman" w:cs="Times New Roman"/>
                  <w:color w:val="000000"/>
                  <w:sz w:val="22"/>
                  <w:szCs w:val="22"/>
                  <w:rPrChange w:id="805"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8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07" w:author="Daniel Noble" w:date="2023-06-30T12:44:00Z"/>
                <w:rFonts w:ascii="Times New Roman" w:hAnsi="Times New Roman" w:cs="Times New Roman"/>
                <w:rPrChange w:id="808" w:author="Daniel Noble" w:date="2023-06-30T12:50:00Z">
                  <w:rPr>
                    <w:ins w:id="80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10" w:author="Daniel Noble" w:date="2023-06-30T12:44:00Z"/>
                <w:rFonts w:ascii="Times New Roman" w:hAnsi="Times New Roman" w:cs="Times New Roman"/>
                <w:rPrChange w:id="811" w:author="Daniel Noble" w:date="2023-06-30T12:50:00Z">
                  <w:rPr>
                    <w:ins w:id="812" w:author="Daniel Noble" w:date="2023-06-30T12:44:00Z"/>
                  </w:rPr>
                </w:rPrChange>
              </w:rPr>
            </w:pPr>
            <w:ins w:id="813" w:author="Daniel Noble" w:date="2023-06-30T12:44:00Z">
              <w:r w:rsidRPr="00427B7F">
                <w:rPr>
                  <w:rFonts w:ascii="Times New Roman" w:eastAsia="Helvetica" w:hAnsi="Times New Roman" w:cs="Times New Roman"/>
                  <w:color w:val="000000"/>
                  <w:sz w:val="22"/>
                  <w:szCs w:val="22"/>
                  <w:rPrChange w:id="814"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15" w:author="Daniel Noble" w:date="2023-06-30T12:44:00Z"/>
                <w:rFonts w:ascii="Times New Roman" w:hAnsi="Times New Roman" w:cs="Times New Roman"/>
                <w:rPrChange w:id="816" w:author="Daniel Noble" w:date="2023-06-30T12:50:00Z">
                  <w:rPr>
                    <w:ins w:id="817" w:author="Daniel Noble" w:date="2023-06-30T12:44:00Z"/>
                  </w:rPr>
                </w:rPrChange>
              </w:rPr>
            </w:pPr>
            <w:ins w:id="818" w:author="Daniel Noble" w:date="2023-06-30T12:44:00Z">
              <w:r w:rsidRPr="00427B7F">
                <w:rPr>
                  <w:rFonts w:ascii="Times New Roman" w:eastAsia="Helvetica" w:hAnsi="Times New Roman" w:cs="Times New Roman"/>
                  <w:color w:val="000000"/>
                  <w:sz w:val="22"/>
                  <w:szCs w:val="22"/>
                  <w:rPrChange w:id="819"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20" w:author="Daniel Noble" w:date="2023-06-30T12:44:00Z"/>
                <w:rFonts w:ascii="Times New Roman" w:hAnsi="Times New Roman" w:cs="Times New Roman"/>
                <w:rPrChange w:id="821" w:author="Daniel Noble" w:date="2023-06-30T12:50:00Z">
                  <w:rPr>
                    <w:ins w:id="822" w:author="Daniel Noble" w:date="2023-06-30T12:44:00Z"/>
                  </w:rPr>
                </w:rPrChange>
              </w:rPr>
            </w:pPr>
            <w:ins w:id="823" w:author="Daniel Noble" w:date="2023-06-30T12:44:00Z">
              <w:r w:rsidRPr="00427B7F">
                <w:rPr>
                  <w:rFonts w:ascii="Times New Roman" w:eastAsia="Helvetica" w:hAnsi="Times New Roman" w:cs="Times New Roman"/>
                  <w:color w:val="000000"/>
                  <w:sz w:val="22"/>
                  <w:szCs w:val="22"/>
                  <w:rPrChange w:id="824"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8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26" w:author="Daniel Noble" w:date="2023-06-30T12:44:00Z"/>
                <w:rFonts w:ascii="Times New Roman" w:hAnsi="Times New Roman" w:cs="Times New Roman"/>
                <w:rPrChange w:id="827" w:author="Daniel Noble" w:date="2023-06-30T12:50:00Z">
                  <w:rPr>
                    <w:ins w:id="82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29" w:author="Daniel Noble" w:date="2023-06-30T12:44:00Z"/>
                <w:rFonts w:ascii="Times New Roman" w:hAnsi="Times New Roman" w:cs="Times New Roman"/>
                <w:rPrChange w:id="830" w:author="Daniel Noble" w:date="2023-06-30T12:50:00Z">
                  <w:rPr>
                    <w:ins w:id="831" w:author="Daniel Noble" w:date="2023-06-30T12:44:00Z"/>
                  </w:rPr>
                </w:rPrChange>
              </w:rPr>
            </w:pPr>
            <w:ins w:id="832" w:author="Daniel Noble" w:date="2023-06-30T12:44:00Z">
              <w:r w:rsidRPr="00427B7F">
                <w:rPr>
                  <w:rFonts w:ascii="Times New Roman" w:eastAsia="Helvetica" w:hAnsi="Times New Roman" w:cs="Times New Roman"/>
                  <w:color w:val="000000"/>
                  <w:sz w:val="22"/>
                  <w:szCs w:val="22"/>
                  <w:rPrChange w:id="833"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34" w:author="Daniel Noble" w:date="2023-06-30T12:44:00Z"/>
                <w:rFonts w:ascii="Times New Roman" w:hAnsi="Times New Roman" w:cs="Times New Roman"/>
                <w:rPrChange w:id="835" w:author="Daniel Noble" w:date="2023-06-30T12:50:00Z">
                  <w:rPr>
                    <w:ins w:id="836" w:author="Daniel Noble" w:date="2023-06-30T12:44:00Z"/>
                  </w:rPr>
                </w:rPrChange>
              </w:rPr>
            </w:pPr>
            <w:ins w:id="837" w:author="Daniel Noble" w:date="2023-06-30T12:44:00Z">
              <w:r w:rsidRPr="00427B7F">
                <w:rPr>
                  <w:rFonts w:ascii="Times New Roman" w:eastAsia="Helvetica" w:hAnsi="Times New Roman" w:cs="Times New Roman"/>
                  <w:color w:val="000000"/>
                  <w:sz w:val="22"/>
                  <w:szCs w:val="22"/>
                  <w:rPrChange w:id="838"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39" w:author="Daniel Noble" w:date="2023-06-30T12:44:00Z"/>
                <w:rFonts w:ascii="Times New Roman" w:hAnsi="Times New Roman" w:cs="Times New Roman"/>
                <w:rPrChange w:id="840" w:author="Daniel Noble" w:date="2023-06-30T12:50:00Z">
                  <w:rPr>
                    <w:ins w:id="841" w:author="Daniel Noble" w:date="2023-06-30T12:44:00Z"/>
                  </w:rPr>
                </w:rPrChange>
              </w:rPr>
            </w:pPr>
            <w:ins w:id="842" w:author="Daniel Noble" w:date="2023-06-30T12:44:00Z">
              <w:r w:rsidRPr="00427B7F">
                <w:rPr>
                  <w:rFonts w:ascii="Times New Roman" w:eastAsia="Helvetica" w:hAnsi="Times New Roman" w:cs="Times New Roman"/>
                  <w:color w:val="000000"/>
                  <w:sz w:val="22"/>
                  <w:szCs w:val="22"/>
                  <w:rPrChange w:id="843"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8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45" w:author="Daniel Noble" w:date="2023-06-30T12:44:00Z"/>
                <w:rFonts w:ascii="Times New Roman" w:hAnsi="Times New Roman" w:cs="Times New Roman"/>
                <w:rPrChange w:id="846" w:author="Daniel Noble" w:date="2023-06-30T12:50:00Z">
                  <w:rPr>
                    <w:ins w:id="84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48" w:author="Daniel Noble" w:date="2023-06-30T12:44:00Z"/>
                <w:rFonts w:ascii="Times New Roman" w:hAnsi="Times New Roman" w:cs="Times New Roman"/>
                <w:rPrChange w:id="849" w:author="Daniel Noble" w:date="2023-06-30T12:50:00Z">
                  <w:rPr>
                    <w:ins w:id="850" w:author="Daniel Noble" w:date="2023-06-30T12:44:00Z"/>
                  </w:rPr>
                </w:rPrChange>
              </w:rPr>
            </w:pPr>
            <w:ins w:id="851" w:author="Daniel Noble" w:date="2023-06-30T12:44:00Z">
              <w:r w:rsidRPr="00427B7F">
                <w:rPr>
                  <w:rFonts w:ascii="Times New Roman" w:eastAsia="Helvetica" w:hAnsi="Times New Roman" w:cs="Times New Roman"/>
                  <w:color w:val="000000"/>
                  <w:sz w:val="22"/>
                  <w:szCs w:val="22"/>
                  <w:rPrChange w:id="852"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53" w:author="Daniel Noble" w:date="2023-06-30T12:44:00Z"/>
                <w:rFonts w:ascii="Times New Roman" w:hAnsi="Times New Roman" w:cs="Times New Roman"/>
                <w:rPrChange w:id="854" w:author="Daniel Noble" w:date="2023-06-30T12:50:00Z">
                  <w:rPr>
                    <w:ins w:id="855" w:author="Daniel Noble" w:date="2023-06-30T12:44:00Z"/>
                  </w:rPr>
                </w:rPrChange>
              </w:rPr>
            </w:pPr>
            <w:ins w:id="856" w:author="Daniel Noble" w:date="2023-06-30T12:44:00Z">
              <w:r w:rsidRPr="00427B7F">
                <w:rPr>
                  <w:rFonts w:ascii="Times New Roman" w:eastAsia="Helvetica" w:hAnsi="Times New Roman" w:cs="Times New Roman"/>
                  <w:color w:val="000000"/>
                  <w:sz w:val="22"/>
                  <w:szCs w:val="22"/>
                  <w:rPrChange w:id="857"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58" w:author="Daniel Noble" w:date="2023-06-30T12:44:00Z"/>
                <w:rFonts w:ascii="Times New Roman" w:hAnsi="Times New Roman" w:cs="Times New Roman"/>
                <w:rPrChange w:id="859" w:author="Daniel Noble" w:date="2023-06-30T12:50:00Z">
                  <w:rPr>
                    <w:ins w:id="860" w:author="Daniel Noble" w:date="2023-06-30T12:44:00Z"/>
                  </w:rPr>
                </w:rPrChange>
              </w:rPr>
            </w:pPr>
            <w:ins w:id="861" w:author="Daniel Noble" w:date="2023-06-30T12:44:00Z">
              <w:r w:rsidRPr="00427B7F">
                <w:rPr>
                  <w:rFonts w:ascii="Times New Roman" w:eastAsia="Helvetica" w:hAnsi="Times New Roman" w:cs="Times New Roman"/>
                  <w:color w:val="000000"/>
                  <w:sz w:val="22"/>
                  <w:szCs w:val="22"/>
                  <w:rPrChange w:id="862"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8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64" w:author="Daniel Noble" w:date="2023-06-30T12:44:00Z"/>
                <w:rFonts w:ascii="Times New Roman" w:hAnsi="Times New Roman" w:cs="Times New Roman"/>
                <w:rPrChange w:id="865" w:author="Daniel Noble" w:date="2023-06-30T12:50:00Z">
                  <w:rPr>
                    <w:ins w:id="86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67" w:author="Daniel Noble" w:date="2023-06-30T12:44:00Z"/>
                <w:rFonts w:ascii="Times New Roman" w:hAnsi="Times New Roman" w:cs="Times New Roman"/>
                <w:rPrChange w:id="868" w:author="Daniel Noble" w:date="2023-06-30T12:50:00Z">
                  <w:rPr>
                    <w:ins w:id="869" w:author="Daniel Noble" w:date="2023-06-30T12:44:00Z"/>
                  </w:rPr>
                </w:rPrChange>
              </w:rPr>
            </w:pPr>
            <w:ins w:id="870" w:author="Daniel Noble" w:date="2023-06-30T12:44:00Z">
              <w:r w:rsidRPr="00427B7F">
                <w:rPr>
                  <w:rFonts w:ascii="Times New Roman" w:eastAsia="Helvetica" w:hAnsi="Times New Roman" w:cs="Times New Roman"/>
                  <w:color w:val="000000"/>
                  <w:sz w:val="22"/>
                  <w:szCs w:val="22"/>
                  <w:rPrChange w:id="871"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72" w:author="Daniel Noble" w:date="2023-06-30T12:44:00Z"/>
                <w:rFonts w:ascii="Times New Roman" w:hAnsi="Times New Roman" w:cs="Times New Roman"/>
                <w:rPrChange w:id="873" w:author="Daniel Noble" w:date="2023-06-30T12:50:00Z">
                  <w:rPr>
                    <w:ins w:id="874" w:author="Daniel Noble" w:date="2023-06-30T12:44:00Z"/>
                  </w:rPr>
                </w:rPrChange>
              </w:rPr>
            </w:pPr>
            <w:ins w:id="875" w:author="Daniel Noble" w:date="2023-06-30T12:44:00Z">
              <w:r w:rsidRPr="00427B7F">
                <w:rPr>
                  <w:rFonts w:ascii="Times New Roman" w:eastAsia="Helvetica" w:hAnsi="Times New Roman" w:cs="Times New Roman"/>
                  <w:color w:val="000000"/>
                  <w:sz w:val="22"/>
                  <w:szCs w:val="22"/>
                  <w:rPrChange w:id="876"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77" w:author="Daniel Noble" w:date="2023-06-30T12:44:00Z"/>
                <w:rFonts w:ascii="Times New Roman" w:hAnsi="Times New Roman" w:cs="Times New Roman"/>
                <w:rPrChange w:id="878" w:author="Daniel Noble" w:date="2023-06-30T12:50:00Z">
                  <w:rPr>
                    <w:ins w:id="879" w:author="Daniel Noble" w:date="2023-06-30T12:44:00Z"/>
                  </w:rPr>
                </w:rPrChange>
              </w:rPr>
            </w:pPr>
            <w:ins w:id="880" w:author="Daniel Noble" w:date="2023-06-30T12:44:00Z">
              <w:r w:rsidRPr="00427B7F">
                <w:rPr>
                  <w:rFonts w:ascii="Times New Roman" w:eastAsia="Helvetica" w:hAnsi="Times New Roman" w:cs="Times New Roman"/>
                  <w:color w:val="000000"/>
                  <w:sz w:val="22"/>
                  <w:szCs w:val="22"/>
                  <w:rPrChange w:id="881"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8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83" w:author="Daniel Noble" w:date="2023-06-30T12:44:00Z"/>
                <w:rFonts w:ascii="Times New Roman" w:hAnsi="Times New Roman" w:cs="Times New Roman"/>
                <w:rPrChange w:id="884" w:author="Daniel Noble" w:date="2023-06-30T12:50:00Z">
                  <w:rPr>
                    <w:ins w:id="88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86" w:author="Daniel Noble" w:date="2023-06-30T12:44:00Z"/>
                <w:rFonts w:ascii="Times New Roman" w:hAnsi="Times New Roman" w:cs="Times New Roman"/>
                <w:rPrChange w:id="887" w:author="Daniel Noble" w:date="2023-06-30T12:50:00Z">
                  <w:rPr>
                    <w:ins w:id="888" w:author="Daniel Noble" w:date="2023-06-30T12:44:00Z"/>
                  </w:rPr>
                </w:rPrChange>
              </w:rPr>
            </w:pPr>
            <w:ins w:id="889" w:author="Daniel Noble" w:date="2023-06-30T12:44:00Z">
              <w:r w:rsidRPr="00427B7F">
                <w:rPr>
                  <w:rFonts w:ascii="Times New Roman" w:eastAsia="Helvetica" w:hAnsi="Times New Roman" w:cs="Times New Roman"/>
                  <w:color w:val="000000"/>
                  <w:sz w:val="22"/>
                  <w:szCs w:val="22"/>
                  <w:rPrChange w:id="890"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91" w:author="Daniel Noble" w:date="2023-06-30T12:44:00Z"/>
                <w:rFonts w:ascii="Times New Roman" w:hAnsi="Times New Roman" w:cs="Times New Roman"/>
                <w:rPrChange w:id="892" w:author="Daniel Noble" w:date="2023-06-30T12:50:00Z">
                  <w:rPr>
                    <w:ins w:id="893" w:author="Daniel Noble" w:date="2023-06-30T12:44:00Z"/>
                  </w:rPr>
                </w:rPrChange>
              </w:rPr>
            </w:pPr>
            <w:ins w:id="894" w:author="Daniel Noble" w:date="2023-06-30T12:44:00Z">
              <w:r w:rsidRPr="00427B7F">
                <w:rPr>
                  <w:rFonts w:ascii="Times New Roman" w:eastAsia="Helvetica" w:hAnsi="Times New Roman" w:cs="Times New Roman"/>
                  <w:color w:val="000000"/>
                  <w:sz w:val="22"/>
                  <w:szCs w:val="22"/>
                  <w:rPrChange w:id="895"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896" w:author="Daniel Noble" w:date="2023-06-30T12:44:00Z"/>
                <w:rFonts w:ascii="Times New Roman" w:hAnsi="Times New Roman" w:cs="Times New Roman"/>
                <w:rPrChange w:id="897" w:author="Daniel Noble" w:date="2023-06-30T12:50:00Z">
                  <w:rPr>
                    <w:ins w:id="898" w:author="Daniel Noble" w:date="2023-06-30T12:44:00Z"/>
                  </w:rPr>
                </w:rPrChange>
              </w:rPr>
            </w:pPr>
            <w:ins w:id="899" w:author="Daniel Noble" w:date="2023-06-30T12:44:00Z">
              <w:r w:rsidRPr="00427B7F">
                <w:rPr>
                  <w:rFonts w:ascii="Times New Roman" w:eastAsia="Helvetica" w:hAnsi="Times New Roman" w:cs="Times New Roman"/>
                  <w:color w:val="000000"/>
                  <w:sz w:val="22"/>
                  <w:szCs w:val="22"/>
                  <w:rPrChange w:id="900"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9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02" w:author="Daniel Noble" w:date="2023-06-30T12:44:00Z"/>
                <w:rFonts w:ascii="Times New Roman" w:hAnsi="Times New Roman" w:cs="Times New Roman"/>
                <w:rPrChange w:id="903" w:author="Daniel Noble" w:date="2023-06-30T12:50:00Z">
                  <w:rPr>
                    <w:ins w:id="90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05" w:author="Daniel Noble" w:date="2023-06-30T12:44:00Z"/>
                <w:rFonts w:ascii="Times New Roman" w:hAnsi="Times New Roman" w:cs="Times New Roman"/>
                <w:rPrChange w:id="906" w:author="Daniel Noble" w:date="2023-06-30T12:50:00Z">
                  <w:rPr>
                    <w:ins w:id="907" w:author="Daniel Noble" w:date="2023-06-30T12:44:00Z"/>
                  </w:rPr>
                </w:rPrChange>
              </w:rPr>
            </w:pPr>
            <w:ins w:id="908" w:author="Daniel Noble" w:date="2023-06-30T12:44:00Z">
              <w:r w:rsidRPr="00427B7F">
                <w:rPr>
                  <w:rFonts w:ascii="Times New Roman" w:eastAsia="Helvetica" w:hAnsi="Times New Roman" w:cs="Times New Roman"/>
                  <w:color w:val="000000"/>
                  <w:sz w:val="22"/>
                  <w:szCs w:val="22"/>
                  <w:rPrChange w:id="909"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10" w:author="Daniel Noble" w:date="2023-06-30T12:44:00Z"/>
                <w:rFonts w:ascii="Times New Roman" w:hAnsi="Times New Roman" w:cs="Times New Roman"/>
                <w:rPrChange w:id="911" w:author="Daniel Noble" w:date="2023-06-30T12:50:00Z">
                  <w:rPr>
                    <w:ins w:id="912" w:author="Daniel Noble" w:date="2023-06-30T12:44:00Z"/>
                  </w:rPr>
                </w:rPrChange>
              </w:rPr>
            </w:pPr>
            <w:ins w:id="913" w:author="Daniel Noble" w:date="2023-06-30T12:44:00Z">
              <w:r w:rsidRPr="00427B7F">
                <w:rPr>
                  <w:rFonts w:ascii="Times New Roman" w:eastAsia="Helvetica" w:hAnsi="Times New Roman" w:cs="Times New Roman"/>
                  <w:color w:val="000000"/>
                  <w:sz w:val="22"/>
                  <w:szCs w:val="22"/>
                  <w:rPrChange w:id="914"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15" w:author="Daniel Noble" w:date="2023-06-30T12:44:00Z"/>
                <w:rFonts w:ascii="Times New Roman" w:hAnsi="Times New Roman" w:cs="Times New Roman"/>
                <w:rPrChange w:id="916" w:author="Daniel Noble" w:date="2023-06-30T12:50:00Z">
                  <w:rPr>
                    <w:ins w:id="917" w:author="Daniel Noble" w:date="2023-06-30T12:44:00Z"/>
                  </w:rPr>
                </w:rPrChange>
              </w:rPr>
            </w:pPr>
            <w:ins w:id="918" w:author="Daniel Noble" w:date="2023-06-30T12:44:00Z">
              <w:r w:rsidRPr="00427B7F">
                <w:rPr>
                  <w:rFonts w:ascii="Times New Roman" w:eastAsia="Helvetica" w:hAnsi="Times New Roman" w:cs="Times New Roman"/>
                  <w:color w:val="000000"/>
                  <w:sz w:val="22"/>
                  <w:szCs w:val="22"/>
                  <w:rPrChange w:id="919"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9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21" w:author="Daniel Noble" w:date="2023-06-30T12:44:00Z"/>
                <w:rFonts w:ascii="Times New Roman" w:hAnsi="Times New Roman" w:cs="Times New Roman"/>
                <w:rPrChange w:id="922" w:author="Daniel Noble" w:date="2023-06-30T12:50:00Z">
                  <w:rPr>
                    <w:ins w:id="92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24" w:author="Daniel Noble" w:date="2023-06-30T12:44:00Z"/>
                <w:rFonts w:ascii="Times New Roman" w:hAnsi="Times New Roman" w:cs="Times New Roman"/>
                <w:rPrChange w:id="925" w:author="Daniel Noble" w:date="2023-06-30T12:50:00Z">
                  <w:rPr>
                    <w:ins w:id="926" w:author="Daniel Noble" w:date="2023-06-30T12:44:00Z"/>
                  </w:rPr>
                </w:rPrChange>
              </w:rPr>
            </w:pPr>
            <w:ins w:id="927" w:author="Daniel Noble" w:date="2023-06-30T12:44:00Z">
              <w:r w:rsidRPr="00427B7F">
                <w:rPr>
                  <w:rFonts w:ascii="Times New Roman" w:eastAsia="Helvetica" w:hAnsi="Times New Roman" w:cs="Times New Roman"/>
                  <w:color w:val="000000"/>
                  <w:sz w:val="22"/>
                  <w:szCs w:val="22"/>
                  <w:rPrChange w:id="928"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29" w:author="Daniel Noble" w:date="2023-06-30T12:44:00Z"/>
                <w:rFonts w:ascii="Times New Roman" w:hAnsi="Times New Roman" w:cs="Times New Roman"/>
                <w:rPrChange w:id="930" w:author="Daniel Noble" w:date="2023-06-30T12:50:00Z">
                  <w:rPr>
                    <w:ins w:id="931" w:author="Daniel Noble" w:date="2023-06-30T12:44:00Z"/>
                  </w:rPr>
                </w:rPrChange>
              </w:rPr>
            </w:pPr>
            <w:ins w:id="932" w:author="Daniel Noble" w:date="2023-06-30T12:44:00Z">
              <w:r w:rsidRPr="00427B7F">
                <w:rPr>
                  <w:rFonts w:ascii="Times New Roman" w:eastAsia="Helvetica" w:hAnsi="Times New Roman" w:cs="Times New Roman"/>
                  <w:color w:val="000000"/>
                  <w:sz w:val="22"/>
                  <w:szCs w:val="22"/>
                  <w:rPrChange w:id="933"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34" w:author="Daniel Noble" w:date="2023-06-30T12:44:00Z"/>
                <w:rFonts w:ascii="Times New Roman" w:hAnsi="Times New Roman" w:cs="Times New Roman"/>
                <w:rPrChange w:id="935" w:author="Daniel Noble" w:date="2023-06-30T12:50:00Z">
                  <w:rPr>
                    <w:ins w:id="936" w:author="Daniel Noble" w:date="2023-06-30T12:44:00Z"/>
                  </w:rPr>
                </w:rPrChange>
              </w:rPr>
            </w:pPr>
            <w:ins w:id="937" w:author="Daniel Noble" w:date="2023-06-30T12:44:00Z">
              <w:r w:rsidRPr="00427B7F">
                <w:rPr>
                  <w:rFonts w:ascii="Times New Roman" w:eastAsia="Helvetica" w:hAnsi="Times New Roman" w:cs="Times New Roman"/>
                  <w:color w:val="000000"/>
                  <w:sz w:val="22"/>
                  <w:szCs w:val="22"/>
                  <w:rPrChange w:id="938"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9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40" w:author="Daniel Noble" w:date="2023-06-30T12:44:00Z"/>
                <w:rFonts w:ascii="Times New Roman" w:hAnsi="Times New Roman" w:cs="Times New Roman"/>
                <w:rPrChange w:id="941" w:author="Daniel Noble" w:date="2023-06-30T12:50:00Z">
                  <w:rPr>
                    <w:ins w:id="94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43" w:author="Daniel Noble" w:date="2023-06-30T12:44:00Z"/>
                <w:rFonts w:ascii="Times New Roman" w:hAnsi="Times New Roman" w:cs="Times New Roman"/>
                <w:rPrChange w:id="944" w:author="Daniel Noble" w:date="2023-06-30T12:50:00Z">
                  <w:rPr>
                    <w:ins w:id="945" w:author="Daniel Noble" w:date="2023-06-30T12:44:00Z"/>
                  </w:rPr>
                </w:rPrChange>
              </w:rPr>
            </w:pPr>
            <w:ins w:id="946" w:author="Daniel Noble" w:date="2023-06-30T12:44:00Z">
              <w:r w:rsidRPr="00427B7F">
                <w:rPr>
                  <w:rFonts w:ascii="Times New Roman" w:eastAsia="Helvetica" w:hAnsi="Times New Roman" w:cs="Times New Roman"/>
                  <w:color w:val="000000"/>
                  <w:sz w:val="22"/>
                  <w:szCs w:val="22"/>
                  <w:rPrChange w:id="947"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48" w:author="Daniel Noble" w:date="2023-06-30T12:44:00Z"/>
                <w:rFonts w:ascii="Times New Roman" w:hAnsi="Times New Roman" w:cs="Times New Roman"/>
                <w:rPrChange w:id="949" w:author="Daniel Noble" w:date="2023-06-30T12:50:00Z">
                  <w:rPr>
                    <w:ins w:id="950" w:author="Daniel Noble" w:date="2023-06-30T12:44:00Z"/>
                  </w:rPr>
                </w:rPrChange>
              </w:rPr>
            </w:pPr>
            <w:ins w:id="951" w:author="Daniel Noble" w:date="2023-06-30T12:44:00Z">
              <w:r w:rsidRPr="00427B7F">
                <w:rPr>
                  <w:rFonts w:ascii="Times New Roman" w:eastAsia="Helvetica" w:hAnsi="Times New Roman" w:cs="Times New Roman"/>
                  <w:color w:val="000000"/>
                  <w:sz w:val="22"/>
                  <w:szCs w:val="22"/>
                  <w:rPrChange w:id="952"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53" w:author="Daniel Noble" w:date="2023-06-30T12:44:00Z"/>
                <w:rFonts w:ascii="Times New Roman" w:hAnsi="Times New Roman" w:cs="Times New Roman"/>
                <w:rPrChange w:id="954" w:author="Daniel Noble" w:date="2023-06-30T12:50:00Z">
                  <w:rPr>
                    <w:ins w:id="955" w:author="Daniel Noble" w:date="2023-06-30T12:44:00Z"/>
                  </w:rPr>
                </w:rPrChange>
              </w:rPr>
            </w:pPr>
            <w:ins w:id="956" w:author="Daniel Noble" w:date="2023-06-30T12:44:00Z">
              <w:r w:rsidRPr="00427B7F">
                <w:rPr>
                  <w:rFonts w:ascii="Times New Roman" w:eastAsia="Helvetica" w:hAnsi="Times New Roman" w:cs="Times New Roman"/>
                  <w:color w:val="000000"/>
                  <w:sz w:val="22"/>
                  <w:szCs w:val="22"/>
                  <w:rPrChange w:id="957"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9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59" w:author="Daniel Noble" w:date="2023-06-30T12:44:00Z"/>
                <w:rFonts w:ascii="Times New Roman" w:hAnsi="Times New Roman" w:cs="Times New Roman"/>
                <w:rPrChange w:id="960" w:author="Daniel Noble" w:date="2023-06-30T12:50:00Z">
                  <w:rPr>
                    <w:ins w:id="96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62" w:author="Daniel Noble" w:date="2023-06-30T12:44:00Z"/>
                <w:rFonts w:ascii="Times New Roman" w:hAnsi="Times New Roman" w:cs="Times New Roman"/>
                <w:rPrChange w:id="963" w:author="Daniel Noble" w:date="2023-06-30T12:50:00Z">
                  <w:rPr>
                    <w:ins w:id="964" w:author="Daniel Noble" w:date="2023-06-30T12:44:00Z"/>
                  </w:rPr>
                </w:rPrChange>
              </w:rPr>
            </w:pPr>
            <w:ins w:id="965" w:author="Daniel Noble" w:date="2023-06-30T12:44:00Z">
              <w:r w:rsidRPr="00427B7F">
                <w:rPr>
                  <w:rFonts w:ascii="Times New Roman" w:eastAsia="Helvetica" w:hAnsi="Times New Roman" w:cs="Times New Roman"/>
                  <w:color w:val="000000"/>
                  <w:sz w:val="22"/>
                  <w:szCs w:val="22"/>
                  <w:rPrChange w:id="966"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67" w:author="Daniel Noble" w:date="2023-06-30T12:44:00Z"/>
                <w:rFonts w:ascii="Times New Roman" w:hAnsi="Times New Roman" w:cs="Times New Roman"/>
                <w:rPrChange w:id="968" w:author="Daniel Noble" w:date="2023-06-30T12:50:00Z">
                  <w:rPr>
                    <w:ins w:id="969" w:author="Daniel Noble" w:date="2023-06-30T12:44:00Z"/>
                  </w:rPr>
                </w:rPrChange>
              </w:rPr>
            </w:pPr>
            <w:ins w:id="970" w:author="Daniel Noble" w:date="2023-06-30T12:44:00Z">
              <w:r w:rsidRPr="00427B7F">
                <w:rPr>
                  <w:rFonts w:ascii="Times New Roman" w:eastAsia="Helvetica" w:hAnsi="Times New Roman" w:cs="Times New Roman"/>
                  <w:color w:val="000000"/>
                  <w:sz w:val="22"/>
                  <w:szCs w:val="22"/>
                  <w:rPrChange w:id="971"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72" w:author="Daniel Noble" w:date="2023-06-30T12:44:00Z"/>
                <w:rFonts w:ascii="Times New Roman" w:hAnsi="Times New Roman" w:cs="Times New Roman"/>
                <w:rPrChange w:id="973" w:author="Daniel Noble" w:date="2023-06-30T12:50:00Z">
                  <w:rPr>
                    <w:ins w:id="974" w:author="Daniel Noble" w:date="2023-06-30T12:44:00Z"/>
                  </w:rPr>
                </w:rPrChange>
              </w:rPr>
            </w:pPr>
            <w:ins w:id="975" w:author="Daniel Noble" w:date="2023-06-30T12:44:00Z">
              <w:r w:rsidRPr="00427B7F">
                <w:rPr>
                  <w:rFonts w:ascii="Times New Roman" w:eastAsia="Helvetica" w:hAnsi="Times New Roman" w:cs="Times New Roman"/>
                  <w:color w:val="000000"/>
                  <w:sz w:val="22"/>
                  <w:szCs w:val="22"/>
                  <w:rPrChange w:id="976"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9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78" w:author="Daniel Noble" w:date="2023-06-30T12:44:00Z"/>
                <w:rFonts w:ascii="Times New Roman" w:hAnsi="Times New Roman" w:cs="Times New Roman"/>
                <w:rPrChange w:id="979" w:author="Daniel Noble" w:date="2023-06-30T12:50:00Z">
                  <w:rPr>
                    <w:ins w:id="98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81" w:author="Daniel Noble" w:date="2023-06-30T12:44:00Z"/>
                <w:rFonts w:ascii="Times New Roman" w:hAnsi="Times New Roman" w:cs="Times New Roman"/>
                <w:rPrChange w:id="982" w:author="Daniel Noble" w:date="2023-06-30T12:50:00Z">
                  <w:rPr>
                    <w:ins w:id="983" w:author="Daniel Noble" w:date="2023-06-30T12:44:00Z"/>
                  </w:rPr>
                </w:rPrChange>
              </w:rPr>
            </w:pPr>
            <w:ins w:id="984" w:author="Daniel Noble" w:date="2023-06-30T12:44:00Z">
              <w:r w:rsidRPr="00427B7F">
                <w:rPr>
                  <w:rFonts w:ascii="Times New Roman" w:eastAsia="Helvetica" w:hAnsi="Times New Roman" w:cs="Times New Roman"/>
                  <w:color w:val="000000"/>
                  <w:sz w:val="22"/>
                  <w:szCs w:val="22"/>
                  <w:rPrChange w:id="985"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86" w:author="Daniel Noble" w:date="2023-06-30T12:44:00Z"/>
                <w:rFonts w:ascii="Times New Roman" w:hAnsi="Times New Roman" w:cs="Times New Roman"/>
                <w:rPrChange w:id="987" w:author="Daniel Noble" w:date="2023-06-30T12:50:00Z">
                  <w:rPr>
                    <w:ins w:id="988" w:author="Daniel Noble" w:date="2023-06-30T12:44:00Z"/>
                  </w:rPr>
                </w:rPrChange>
              </w:rPr>
            </w:pPr>
            <w:ins w:id="989" w:author="Daniel Noble" w:date="2023-06-30T12:44:00Z">
              <w:r w:rsidRPr="00427B7F">
                <w:rPr>
                  <w:rFonts w:ascii="Times New Roman" w:eastAsia="Helvetica" w:hAnsi="Times New Roman" w:cs="Times New Roman"/>
                  <w:color w:val="000000"/>
                  <w:sz w:val="22"/>
                  <w:szCs w:val="22"/>
                  <w:rPrChange w:id="990"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91" w:author="Daniel Noble" w:date="2023-06-30T12:44:00Z"/>
                <w:rFonts w:ascii="Times New Roman" w:hAnsi="Times New Roman" w:cs="Times New Roman"/>
                <w:rPrChange w:id="992" w:author="Daniel Noble" w:date="2023-06-30T12:50:00Z">
                  <w:rPr>
                    <w:ins w:id="993" w:author="Daniel Noble" w:date="2023-06-30T12:44:00Z"/>
                  </w:rPr>
                </w:rPrChange>
              </w:rPr>
            </w:pPr>
            <w:ins w:id="994" w:author="Daniel Noble" w:date="2023-06-30T12:44:00Z">
              <w:r w:rsidRPr="00427B7F">
                <w:rPr>
                  <w:rFonts w:ascii="Times New Roman" w:eastAsia="Helvetica" w:hAnsi="Times New Roman" w:cs="Times New Roman"/>
                  <w:color w:val="000000"/>
                  <w:sz w:val="22"/>
                  <w:szCs w:val="22"/>
                  <w:rPrChange w:id="995"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9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997" w:author="Daniel Noble" w:date="2023-06-30T12:44:00Z"/>
                <w:rFonts w:ascii="Times New Roman" w:hAnsi="Times New Roman" w:cs="Times New Roman"/>
                <w:rPrChange w:id="998" w:author="Daniel Noble" w:date="2023-06-30T12:50:00Z">
                  <w:rPr>
                    <w:ins w:id="99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00" w:author="Daniel Noble" w:date="2023-06-30T12:44:00Z"/>
                <w:rFonts w:ascii="Times New Roman" w:hAnsi="Times New Roman" w:cs="Times New Roman"/>
                <w:rPrChange w:id="1001" w:author="Daniel Noble" w:date="2023-06-30T12:50:00Z">
                  <w:rPr>
                    <w:ins w:id="1002" w:author="Daniel Noble" w:date="2023-06-30T12:44:00Z"/>
                  </w:rPr>
                </w:rPrChange>
              </w:rPr>
            </w:pPr>
            <w:ins w:id="1003" w:author="Daniel Noble" w:date="2023-06-30T12:44:00Z">
              <w:r w:rsidRPr="00427B7F">
                <w:rPr>
                  <w:rFonts w:ascii="Times New Roman" w:eastAsia="Helvetica" w:hAnsi="Times New Roman" w:cs="Times New Roman"/>
                  <w:color w:val="000000"/>
                  <w:sz w:val="22"/>
                  <w:szCs w:val="22"/>
                  <w:rPrChange w:id="1004"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05" w:author="Daniel Noble" w:date="2023-06-30T12:44:00Z"/>
                <w:rFonts w:ascii="Times New Roman" w:hAnsi="Times New Roman" w:cs="Times New Roman"/>
                <w:rPrChange w:id="1006" w:author="Daniel Noble" w:date="2023-06-30T12:50:00Z">
                  <w:rPr>
                    <w:ins w:id="1007" w:author="Daniel Noble" w:date="2023-06-30T12:44:00Z"/>
                  </w:rPr>
                </w:rPrChange>
              </w:rPr>
            </w:pPr>
            <w:ins w:id="1008" w:author="Daniel Noble" w:date="2023-06-30T12:44:00Z">
              <w:r w:rsidRPr="00427B7F">
                <w:rPr>
                  <w:rFonts w:ascii="Times New Roman" w:eastAsia="Helvetica" w:hAnsi="Times New Roman" w:cs="Times New Roman"/>
                  <w:color w:val="000000"/>
                  <w:sz w:val="22"/>
                  <w:szCs w:val="22"/>
                  <w:rPrChange w:id="1009"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10" w:author="Daniel Noble" w:date="2023-06-30T12:44:00Z"/>
                <w:rFonts w:ascii="Times New Roman" w:hAnsi="Times New Roman" w:cs="Times New Roman"/>
                <w:rPrChange w:id="1011" w:author="Daniel Noble" w:date="2023-06-30T12:50:00Z">
                  <w:rPr>
                    <w:ins w:id="1012" w:author="Daniel Noble" w:date="2023-06-30T12:44:00Z"/>
                  </w:rPr>
                </w:rPrChange>
              </w:rPr>
            </w:pPr>
            <w:ins w:id="1013" w:author="Daniel Noble" w:date="2023-06-30T12:44:00Z">
              <w:r w:rsidRPr="00427B7F">
                <w:rPr>
                  <w:rFonts w:ascii="Times New Roman" w:eastAsia="Helvetica" w:hAnsi="Times New Roman" w:cs="Times New Roman"/>
                  <w:color w:val="000000"/>
                  <w:sz w:val="22"/>
                  <w:szCs w:val="22"/>
                  <w:rPrChange w:id="1014"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10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16" w:author="Daniel Noble" w:date="2023-06-30T12:44:00Z"/>
                <w:rFonts w:ascii="Times New Roman" w:hAnsi="Times New Roman" w:cs="Times New Roman"/>
                <w:rPrChange w:id="1017" w:author="Daniel Noble" w:date="2023-06-30T12:50:00Z">
                  <w:rPr>
                    <w:ins w:id="101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19" w:author="Daniel Noble" w:date="2023-06-30T12:44:00Z"/>
                <w:rFonts w:ascii="Times New Roman" w:hAnsi="Times New Roman" w:cs="Times New Roman"/>
                <w:rPrChange w:id="1020" w:author="Daniel Noble" w:date="2023-06-30T12:50:00Z">
                  <w:rPr>
                    <w:ins w:id="1021" w:author="Daniel Noble" w:date="2023-06-30T12:44:00Z"/>
                  </w:rPr>
                </w:rPrChange>
              </w:rPr>
            </w:pPr>
            <w:ins w:id="1022" w:author="Daniel Noble" w:date="2023-06-30T12:44:00Z">
              <w:r w:rsidRPr="00427B7F">
                <w:rPr>
                  <w:rFonts w:ascii="Times New Roman" w:eastAsia="Helvetica" w:hAnsi="Times New Roman" w:cs="Times New Roman"/>
                  <w:color w:val="000000"/>
                  <w:sz w:val="22"/>
                  <w:szCs w:val="22"/>
                  <w:rPrChange w:id="1023"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24" w:author="Daniel Noble" w:date="2023-06-30T12:44:00Z"/>
                <w:rFonts w:ascii="Times New Roman" w:hAnsi="Times New Roman" w:cs="Times New Roman"/>
                <w:rPrChange w:id="1025" w:author="Daniel Noble" w:date="2023-06-30T12:50:00Z">
                  <w:rPr>
                    <w:ins w:id="1026" w:author="Daniel Noble" w:date="2023-06-30T12:44:00Z"/>
                  </w:rPr>
                </w:rPrChange>
              </w:rPr>
            </w:pPr>
            <w:ins w:id="1027" w:author="Daniel Noble" w:date="2023-06-30T12:44:00Z">
              <w:r w:rsidRPr="00427B7F">
                <w:rPr>
                  <w:rFonts w:ascii="Times New Roman" w:eastAsia="Helvetica" w:hAnsi="Times New Roman" w:cs="Times New Roman"/>
                  <w:color w:val="000000"/>
                  <w:sz w:val="22"/>
                  <w:szCs w:val="22"/>
                  <w:rPrChange w:id="1028"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29" w:author="Daniel Noble" w:date="2023-06-30T12:44:00Z"/>
                <w:rFonts w:ascii="Times New Roman" w:hAnsi="Times New Roman" w:cs="Times New Roman"/>
                <w:rPrChange w:id="1030" w:author="Daniel Noble" w:date="2023-06-30T12:50:00Z">
                  <w:rPr>
                    <w:ins w:id="1031" w:author="Daniel Noble" w:date="2023-06-30T12:44:00Z"/>
                  </w:rPr>
                </w:rPrChange>
              </w:rPr>
            </w:pPr>
            <w:ins w:id="1032" w:author="Daniel Noble" w:date="2023-06-30T12:44:00Z">
              <w:r w:rsidRPr="00427B7F">
                <w:rPr>
                  <w:rFonts w:ascii="Times New Roman" w:eastAsia="Helvetica" w:hAnsi="Times New Roman" w:cs="Times New Roman"/>
                  <w:color w:val="000000"/>
                  <w:sz w:val="22"/>
                  <w:szCs w:val="22"/>
                  <w:rPrChange w:id="1033"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10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35" w:author="Daniel Noble" w:date="2023-06-30T12:44:00Z"/>
                <w:rFonts w:ascii="Times New Roman" w:hAnsi="Times New Roman" w:cs="Times New Roman"/>
                <w:rPrChange w:id="1036" w:author="Daniel Noble" w:date="2023-06-30T12:50:00Z">
                  <w:rPr>
                    <w:ins w:id="103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38" w:author="Daniel Noble" w:date="2023-06-30T12:44:00Z"/>
                <w:rFonts w:ascii="Times New Roman" w:hAnsi="Times New Roman" w:cs="Times New Roman"/>
                <w:rPrChange w:id="1039" w:author="Daniel Noble" w:date="2023-06-30T12:50:00Z">
                  <w:rPr>
                    <w:ins w:id="1040" w:author="Daniel Noble" w:date="2023-06-30T12:44:00Z"/>
                  </w:rPr>
                </w:rPrChange>
              </w:rPr>
            </w:pPr>
            <w:ins w:id="1041" w:author="Daniel Noble" w:date="2023-06-30T12:44:00Z">
              <w:r w:rsidRPr="00427B7F">
                <w:rPr>
                  <w:rFonts w:ascii="Times New Roman" w:eastAsia="Helvetica" w:hAnsi="Times New Roman" w:cs="Times New Roman"/>
                  <w:color w:val="000000"/>
                  <w:sz w:val="22"/>
                  <w:szCs w:val="22"/>
                  <w:rPrChange w:id="1042"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43" w:author="Daniel Noble" w:date="2023-06-30T12:44:00Z"/>
                <w:rFonts w:ascii="Times New Roman" w:hAnsi="Times New Roman" w:cs="Times New Roman"/>
                <w:rPrChange w:id="1044" w:author="Daniel Noble" w:date="2023-06-30T12:50:00Z">
                  <w:rPr>
                    <w:ins w:id="1045" w:author="Daniel Noble" w:date="2023-06-30T12:44:00Z"/>
                  </w:rPr>
                </w:rPrChange>
              </w:rPr>
            </w:pPr>
            <w:ins w:id="1046" w:author="Daniel Noble" w:date="2023-06-30T12:44:00Z">
              <w:r w:rsidRPr="00427B7F">
                <w:rPr>
                  <w:rFonts w:ascii="Times New Roman" w:eastAsia="Helvetica" w:hAnsi="Times New Roman" w:cs="Times New Roman"/>
                  <w:color w:val="000000"/>
                  <w:sz w:val="22"/>
                  <w:szCs w:val="22"/>
                  <w:rPrChange w:id="1047"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48" w:author="Daniel Noble" w:date="2023-06-30T12:44:00Z"/>
                <w:rFonts w:ascii="Times New Roman" w:hAnsi="Times New Roman" w:cs="Times New Roman"/>
                <w:rPrChange w:id="1049" w:author="Daniel Noble" w:date="2023-06-30T12:50:00Z">
                  <w:rPr>
                    <w:ins w:id="1050" w:author="Daniel Noble" w:date="2023-06-30T12:44:00Z"/>
                  </w:rPr>
                </w:rPrChange>
              </w:rPr>
            </w:pPr>
            <w:ins w:id="1051" w:author="Daniel Noble" w:date="2023-06-30T12:44:00Z">
              <w:r w:rsidRPr="00427B7F">
                <w:rPr>
                  <w:rFonts w:ascii="Times New Roman" w:eastAsia="Helvetica" w:hAnsi="Times New Roman" w:cs="Times New Roman"/>
                  <w:color w:val="000000"/>
                  <w:sz w:val="22"/>
                  <w:szCs w:val="22"/>
                  <w:rPrChange w:id="1052"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10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54" w:author="Daniel Noble" w:date="2023-06-30T12:44:00Z"/>
                <w:rFonts w:ascii="Times New Roman" w:hAnsi="Times New Roman" w:cs="Times New Roman"/>
                <w:rPrChange w:id="1055" w:author="Daniel Noble" w:date="2023-06-30T12:50:00Z">
                  <w:rPr>
                    <w:ins w:id="105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57" w:author="Daniel Noble" w:date="2023-06-30T12:44:00Z"/>
                <w:rFonts w:ascii="Times New Roman" w:hAnsi="Times New Roman" w:cs="Times New Roman"/>
                <w:rPrChange w:id="1058" w:author="Daniel Noble" w:date="2023-06-30T12:50:00Z">
                  <w:rPr>
                    <w:ins w:id="1059" w:author="Daniel Noble" w:date="2023-06-30T12:44:00Z"/>
                  </w:rPr>
                </w:rPrChange>
              </w:rPr>
            </w:pPr>
            <w:ins w:id="1060" w:author="Daniel Noble" w:date="2023-06-30T12:44:00Z">
              <w:r w:rsidRPr="00427B7F">
                <w:rPr>
                  <w:rFonts w:ascii="Times New Roman" w:eastAsia="Helvetica" w:hAnsi="Times New Roman" w:cs="Times New Roman"/>
                  <w:color w:val="000000"/>
                  <w:sz w:val="22"/>
                  <w:szCs w:val="22"/>
                  <w:rPrChange w:id="1061"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62" w:author="Daniel Noble" w:date="2023-06-30T12:44:00Z"/>
                <w:rFonts w:ascii="Times New Roman" w:hAnsi="Times New Roman" w:cs="Times New Roman"/>
                <w:rPrChange w:id="1063" w:author="Daniel Noble" w:date="2023-06-30T12:50:00Z">
                  <w:rPr>
                    <w:ins w:id="1064" w:author="Daniel Noble" w:date="2023-06-30T12:44:00Z"/>
                  </w:rPr>
                </w:rPrChange>
              </w:rPr>
            </w:pPr>
            <w:ins w:id="1065" w:author="Daniel Noble" w:date="2023-06-30T12:44:00Z">
              <w:r w:rsidRPr="00427B7F">
                <w:rPr>
                  <w:rFonts w:ascii="Times New Roman" w:eastAsia="Helvetica" w:hAnsi="Times New Roman" w:cs="Times New Roman"/>
                  <w:color w:val="000000"/>
                  <w:sz w:val="22"/>
                  <w:szCs w:val="22"/>
                  <w:rPrChange w:id="1066"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67" w:author="Daniel Noble" w:date="2023-06-30T12:44:00Z"/>
                <w:rFonts w:ascii="Times New Roman" w:hAnsi="Times New Roman" w:cs="Times New Roman"/>
                <w:rPrChange w:id="1068" w:author="Daniel Noble" w:date="2023-06-30T12:50:00Z">
                  <w:rPr>
                    <w:ins w:id="1069" w:author="Daniel Noble" w:date="2023-06-30T12:44:00Z"/>
                  </w:rPr>
                </w:rPrChange>
              </w:rPr>
            </w:pPr>
            <w:ins w:id="1070" w:author="Daniel Noble" w:date="2023-06-30T12:44:00Z">
              <w:r w:rsidRPr="00427B7F">
                <w:rPr>
                  <w:rFonts w:ascii="Times New Roman" w:eastAsia="Helvetica" w:hAnsi="Times New Roman" w:cs="Times New Roman"/>
                  <w:color w:val="000000"/>
                  <w:sz w:val="22"/>
                  <w:szCs w:val="22"/>
                  <w:rPrChange w:id="1071"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10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73" w:author="Daniel Noble" w:date="2023-06-30T12:44:00Z"/>
                <w:rFonts w:ascii="Times New Roman" w:hAnsi="Times New Roman" w:cs="Times New Roman"/>
                <w:rPrChange w:id="1074" w:author="Daniel Noble" w:date="2023-06-30T12:50:00Z">
                  <w:rPr>
                    <w:ins w:id="107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76" w:author="Daniel Noble" w:date="2023-06-30T12:44:00Z"/>
                <w:rFonts w:ascii="Times New Roman" w:hAnsi="Times New Roman" w:cs="Times New Roman"/>
                <w:rPrChange w:id="1077" w:author="Daniel Noble" w:date="2023-06-30T12:50:00Z">
                  <w:rPr>
                    <w:ins w:id="1078" w:author="Daniel Noble" w:date="2023-06-30T12:44:00Z"/>
                  </w:rPr>
                </w:rPrChange>
              </w:rPr>
            </w:pPr>
            <w:ins w:id="1079" w:author="Daniel Noble" w:date="2023-06-30T12:44:00Z">
              <w:r w:rsidRPr="00427B7F">
                <w:rPr>
                  <w:rFonts w:ascii="Times New Roman" w:eastAsia="Helvetica" w:hAnsi="Times New Roman" w:cs="Times New Roman"/>
                  <w:color w:val="000000"/>
                  <w:sz w:val="22"/>
                  <w:szCs w:val="22"/>
                  <w:rPrChange w:id="1080"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81" w:author="Daniel Noble" w:date="2023-06-30T12:44:00Z"/>
                <w:rFonts w:ascii="Times New Roman" w:hAnsi="Times New Roman" w:cs="Times New Roman"/>
                <w:rPrChange w:id="1082" w:author="Daniel Noble" w:date="2023-06-30T12:50:00Z">
                  <w:rPr>
                    <w:ins w:id="1083" w:author="Daniel Noble" w:date="2023-06-30T12:44:00Z"/>
                  </w:rPr>
                </w:rPrChange>
              </w:rPr>
            </w:pPr>
            <w:ins w:id="1084" w:author="Daniel Noble" w:date="2023-06-30T12:44:00Z">
              <w:r w:rsidRPr="00427B7F">
                <w:rPr>
                  <w:rFonts w:ascii="Times New Roman" w:eastAsia="Helvetica" w:hAnsi="Times New Roman" w:cs="Times New Roman"/>
                  <w:color w:val="000000"/>
                  <w:sz w:val="22"/>
                  <w:szCs w:val="22"/>
                  <w:rPrChange w:id="1085"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86" w:author="Daniel Noble" w:date="2023-06-30T12:44:00Z"/>
                <w:rFonts w:ascii="Times New Roman" w:hAnsi="Times New Roman" w:cs="Times New Roman"/>
                <w:rPrChange w:id="1087" w:author="Daniel Noble" w:date="2023-06-30T12:50:00Z">
                  <w:rPr>
                    <w:ins w:id="1088" w:author="Daniel Noble" w:date="2023-06-30T12:44:00Z"/>
                  </w:rPr>
                </w:rPrChange>
              </w:rPr>
            </w:pPr>
            <w:ins w:id="1089" w:author="Daniel Noble" w:date="2023-06-30T12:44:00Z">
              <w:r w:rsidRPr="00427B7F">
                <w:rPr>
                  <w:rFonts w:ascii="Times New Roman" w:eastAsia="Helvetica" w:hAnsi="Times New Roman" w:cs="Times New Roman"/>
                  <w:color w:val="000000"/>
                  <w:sz w:val="22"/>
                  <w:szCs w:val="22"/>
                  <w:rPrChange w:id="1090"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10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92" w:author="Daniel Noble" w:date="2023-06-30T12:44:00Z"/>
                <w:rFonts w:ascii="Times New Roman" w:hAnsi="Times New Roman" w:cs="Times New Roman"/>
                <w:rPrChange w:id="1093" w:author="Daniel Noble" w:date="2023-06-30T12:50:00Z">
                  <w:rPr>
                    <w:ins w:id="109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095" w:author="Daniel Noble" w:date="2023-06-30T12:44:00Z"/>
                <w:rFonts w:ascii="Times New Roman" w:hAnsi="Times New Roman" w:cs="Times New Roman"/>
                <w:rPrChange w:id="1096" w:author="Daniel Noble" w:date="2023-06-30T12:50:00Z">
                  <w:rPr>
                    <w:ins w:id="1097" w:author="Daniel Noble" w:date="2023-06-30T12:44:00Z"/>
                  </w:rPr>
                </w:rPrChange>
              </w:rPr>
            </w:pPr>
            <w:ins w:id="1098" w:author="Daniel Noble" w:date="2023-06-30T12:44:00Z">
              <w:r w:rsidRPr="00427B7F">
                <w:rPr>
                  <w:rFonts w:ascii="Times New Roman" w:eastAsia="Helvetica" w:hAnsi="Times New Roman" w:cs="Times New Roman"/>
                  <w:color w:val="000000"/>
                  <w:sz w:val="22"/>
                  <w:szCs w:val="22"/>
                  <w:rPrChange w:id="1099"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00" w:author="Daniel Noble" w:date="2023-06-30T12:44:00Z"/>
                <w:rFonts w:ascii="Times New Roman" w:hAnsi="Times New Roman" w:cs="Times New Roman"/>
                <w:rPrChange w:id="1101" w:author="Daniel Noble" w:date="2023-06-30T12:50:00Z">
                  <w:rPr>
                    <w:ins w:id="1102" w:author="Daniel Noble" w:date="2023-06-30T12:44:00Z"/>
                  </w:rPr>
                </w:rPrChange>
              </w:rPr>
            </w:pPr>
            <w:ins w:id="1103" w:author="Daniel Noble" w:date="2023-06-30T12:44:00Z">
              <w:r w:rsidRPr="00427B7F">
                <w:rPr>
                  <w:rFonts w:ascii="Times New Roman" w:eastAsia="Helvetica" w:hAnsi="Times New Roman" w:cs="Times New Roman"/>
                  <w:color w:val="000000"/>
                  <w:sz w:val="22"/>
                  <w:szCs w:val="22"/>
                  <w:rPrChange w:id="1104"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05" w:author="Daniel Noble" w:date="2023-06-30T12:44:00Z"/>
                <w:rFonts w:ascii="Times New Roman" w:hAnsi="Times New Roman" w:cs="Times New Roman"/>
                <w:rPrChange w:id="1106" w:author="Daniel Noble" w:date="2023-06-30T12:50:00Z">
                  <w:rPr>
                    <w:ins w:id="1107" w:author="Daniel Noble" w:date="2023-06-30T12:44:00Z"/>
                  </w:rPr>
                </w:rPrChange>
              </w:rPr>
            </w:pPr>
            <w:ins w:id="1108" w:author="Daniel Noble" w:date="2023-06-30T12:44:00Z">
              <w:r w:rsidRPr="00427B7F">
                <w:rPr>
                  <w:rFonts w:ascii="Times New Roman" w:eastAsia="Helvetica" w:hAnsi="Times New Roman" w:cs="Times New Roman"/>
                  <w:color w:val="000000"/>
                  <w:sz w:val="22"/>
                  <w:szCs w:val="22"/>
                  <w:rPrChange w:id="1109"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11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11" w:author="Daniel Noble" w:date="2023-06-30T12:44:00Z"/>
                <w:rFonts w:ascii="Times New Roman" w:hAnsi="Times New Roman" w:cs="Times New Roman"/>
                <w:rPrChange w:id="1112" w:author="Daniel Noble" w:date="2023-06-30T12:50:00Z">
                  <w:rPr>
                    <w:ins w:id="111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14" w:author="Daniel Noble" w:date="2023-06-30T12:44:00Z"/>
                <w:rFonts w:ascii="Times New Roman" w:hAnsi="Times New Roman" w:cs="Times New Roman"/>
                <w:rPrChange w:id="1115" w:author="Daniel Noble" w:date="2023-06-30T12:50:00Z">
                  <w:rPr>
                    <w:ins w:id="1116" w:author="Daniel Noble" w:date="2023-06-30T12:44:00Z"/>
                  </w:rPr>
                </w:rPrChange>
              </w:rPr>
            </w:pPr>
            <w:ins w:id="1117" w:author="Daniel Noble" w:date="2023-06-30T12:44:00Z">
              <w:r w:rsidRPr="00427B7F">
                <w:rPr>
                  <w:rFonts w:ascii="Times New Roman" w:eastAsia="Helvetica" w:hAnsi="Times New Roman" w:cs="Times New Roman"/>
                  <w:color w:val="000000"/>
                  <w:sz w:val="22"/>
                  <w:szCs w:val="22"/>
                  <w:rPrChange w:id="1118"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19" w:author="Daniel Noble" w:date="2023-06-30T12:44:00Z"/>
                <w:rFonts w:ascii="Times New Roman" w:hAnsi="Times New Roman" w:cs="Times New Roman"/>
                <w:rPrChange w:id="1120" w:author="Daniel Noble" w:date="2023-06-30T12:50:00Z">
                  <w:rPr>
                    <w:ins w:id="1121" w:author="Daniel Noble" w:date="2023-06-30T12:44:00Z"/>
                  </w:rPr>
                </w:rPrChange>
              </w:rPr>
            </w:pPr>
            <w:ins w:id="1122" w:author="Daniel Noble" w:date="2023-06-30T12:44:00Z">
              <w:r w:rsidRPr="00427B7F">
                <w:rPr>
                  <w:rFonts w:ascii="Times New Roman" w:eastAsia="Helvetica" w:hAnsi="Times New Roman" w:cs="Times New Roman"/>
                  <w:color w:val="000000"/>
                  <w:sz w:val="22"/>
                  <w:szCs w:val="22"/>
                  <w:rPrChange w:id="1123"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24" w:author="Daniel Noble" w:date="2023-06-30T12:44:00Z"/>
                <w:rFonts w:ascii="Times New Roman" w:hAnsi="Times New Roman" w:cs="Times New Roman"/>
                <w:rPrChange w:id="1125" w:author="Daniel Noble" w:date="2023-06-30T12:50:00Z">
                  <w:rPr>
                    <w:ins w:id="1126" w:author="Daniel Noble" w:date="2023-06-30T12:44:00Z"/>
                  </w:rPr>
                </w:rPrChange>
              </w:rPr>
            </w:pPr>
            <w:ins w:id="1127" w:author="Daniel Noble" w:date="2023-06-30T12:44:00Z">
              <w:r w:rsidRPr="00427B7F">
                <w:rPr>
                  <w:rFonts w:ascii="Times New Roman" w:eastAsia="Helvetica" w:hAnsi="Times New Roman" w:cs="Times New Roman"/>
                  <w:color w:val="000000"/>
                  <w:sz w:val="22"/>
                  <w:szCs w:val="22"/>
                  <w:rPrChange w:id="1128"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11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30" w:author="Daniel Noble" w:date="2023-06-30T12:44:00Z"/>
                <w:rFonts w:ascii="Times New Roman" w:hAnsi="Times New Roman" w:cs="Times New Roman"/>
                <w:rPrChange w:id="1131" w:author="Daniel Noble" w:date="2023-06-30T12:50:00Z">
                  <w:rPr>
                    <w:ins w:id="113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33" w:author="Daniel Noble" w:date="2023-06-30T12:44:00Z"/>
                <w:rFonts w:ascii="Times New Roman" w:hAnsi="Times New Roman" w:cs="Times New Roman"/>
                <w:rPrChange w:id="1134" w:author="Daniel Noble" w:date="2023-06-30T12:50:00Z">
                  <w:rPr>
                    <w:ins w:id="1135" w:author="Daniel Noble" w:date="2023-06-30T12:44:00Z"/>
                  </w:rPr>
                </w:rPrChange>
              </w:rPr>
            </w:pPr>
            <w:ins w:id="1136" w:author="Daniel Noble" w:date="2023-06-30T12:44:00Z">
              <w:r w:rsidRPr="00427B7F">
                <w:rPr>
                  <w:rFonts w:ascii="Times New Roman" w:eastAsia="Helvetica" w:hAnsi="Times New Roman" w:cs="Times New Roman"/>
                  <w:color w:val="000000"/>
                  <w:sz w:val="22"/>
                  <w:szCs w:val="22"/>
                  <w:rPrChange w:id="1137"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38" w:author="Daniel Noble" w:date="2023-06-30T12:44:00Z"/>
                <w:rFonts w:ascii="Times New Roman" w:hAnsi="Times New Roman" w:cs="Times New Roman"/>
                <w:rPrChange w:id="1139" w:author="Daniel Noble" w:date="2023-06-30T12:50:00Z">
                  <w:rPr>
                    <w:ins w:id="1140" w:author="Daniel Noble" w:date="2023-06-30T12:44:00Z"/>
                  </w:rPr>
                </w:rPrChange>
              </w:rPr>
            </w:pPr>
            <w:ins w:id="1141" w:author="Daniel Noble" w:date="2023-06-30T12:44:00Z">
              <w:r w:rsidRPr="00427B7F">
                <w:rPr>
                  <w:rFonts w:ascii="Times New Roman" w:eastAsia="Helvetica" w:hAnsi="Times New Roman" w:cs="Times New Roman"/>
                  <w:color w:val="000000"/>
                  <w:sz w:val="22"/>
                  <w:szCs w:val="22"/>
                  <w:rPrChange w:id="1142"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43" w:author="Daniel Noble" w:date="2023-06-30T12:44:00Z"/>
                <w:rFonts w:ascii="Times New Roman" w:hAnsi="Times New Roman" w:cs="Times New Roman"/>
                <w:rPrChange w:id="1144" w:author="Daniel Noble" w:date="2023-06-30T12:50:00Z">
                  <w:rPr>
                    <w:ins w:id="1145" w:author="Daniel Noble" w:date="2023-06-30T12:44:00Z"/>
                  </w:rPr>
                </w:rPrChange>
              </w:rPr>
            </w:pPr>
            <w:ins w:id="1146" w:author="Daniel Noble" w:date="2023-06-30T12:44:00Z">
              <w:r w:rsidRPr="00427B7F">
                <w:rPr>
                  <w:rFonts w:ascii="Times New Roman" w:eastAsia="Helvetica" w:hAnsi="Times New Roman" w:cs="Times New Roman"/>
                  <w:color w:val="000000"/>
                  <w:sz w:val="22"/>
                  <w:szCs w:val="22"/>
                  <w:rPrChange w:id="1147"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11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49" w:author="Daniel Noble" w:date="2023-06-30T12:44:00Z"/>
                <w:rFonts w:ascii="Times New Roman" w:hAnsi="Times New Roman" w:cs="Times New Roman"/>
                <w:rPrChange w:id="1150" w:author="Daniel Noble" w:date="2023-06-30T12:50:00Z">
                  <w:rPr>
                    <w:ins w:id="115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52" w:author="Daniel Noble" w:date="2023-06-30T12:44:00Z"/>
                <w:rFonts w:ascii="Times New Roman" w:hAnsi="Times New Roman" w:cs="Times New Roman"/>
                <w:rPrChange w:id="1153" w:author="Daniel Noble" w:date="2023-06-30T12:50:00Z">
                  <w:rPr>
                    <w:ins w:id="1154" w:author="Daniel Noble" w:date="2023-06-30T12:44:00Z"/>
                  </w:rPr>
                </w:rPrChange>
              </w:rPr>
            </w:pPr>
            <w:ins w:id="1155" w:author="Daniel Noble" w:date="2023-06-30T12:44:00Z">
              <w:r w:rsidRPr="00427B7F">
                <w:rPr>
                  <w:rFonts w:ascii="Times New Roman" w:eastAsia="Helvetica" w:hAnsi="Times New Roman" w:cs="Times New Roman"/>
                  <w:color w:val="000000"/>
                  <w:sz w:val="22"/>
                  <w:szCs w:val="22"/>
                  <w:rPrChange w:id="1156"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57" w:author="Daniel Noble" w:date="2023-06-30T12:44:00Z"/>
                <w:rFonts w:ascii="Times New Roman" w:hAnsi="Times New Roman" w:cs="Times New Roman"/>
                <w:rPrChange w:id="1158" w:author="Daniel Noble" w:date="2023-06-30T12:50:00Z">
                  <w:rPr>
                    <w:ins w:id="1159" w:author="Daniel Noble" w:date="2023-06-30T12:44:00Z"/>
                  </w:rPr>
                </w:rPrChange>
              </w:rPr>
            </w:pPr>
            <w:ins w:id="1160" w:author="Daniel Noble" w:date="2023-06-30T12:44:00Z">
              <w:r w:rsidRPr="00427B7F">
                <w:rPr>
                  <w:rFonts w:ascii="Times New Roman" w:eastAsia="Helvetica" w:hAnsi="Times New Roman" w:cs="Times New Roman"/>
                  <w:color w:val="000000"/>
                  <w:sz w:val="22"/>
                  <w:szCs w:val="22"/>
                  <w:rPrChange w:id="1161"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62" w:author="Daniel Noble" w:date="2023-06-30T12:44:00Z"/>
                <w:rFonts w:ascii="Times New Roman" w:hAnsi="Times New Roman" w:cs="Times New Roman"/>
                <w:rPrChange w:id="1163" w:author="Daniel Noble" w:date="2023-06-30T12:50:00Z">
                  <w:rPr>
                    <w:ins w:id="1164" w:author="Daniel Noble" w:date="2023-06-30T12:44:00Z"/>
                  </w:rPr>
                </w:rPrChange>
              </w:rPr>
            </w:pPr>
            <w:ins w:id="1165" w:author="Daniel Noble" w:date="2023-06-30T12:44:00Z">
              <w:r w:rsidRPr="00427B7F">
                <w:rPr>
                  <w:rFonts w:ascii="Times New Roman" w:eastAsia="Helvetica" w:hAnsi="Times New Roman" w:cs="Times New Roman"/>
                  <w:color w:val="000000"/>
                  <w:sz w:val="22"/>
                  <w:szCs w:val="22"/>
                  <w:rPrChange w:id="1166"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11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68" w:author="Daniel Noble" w:date="2023-06-30T12:44:00Z"/>
                <w:rFonts w:ascii="Times New Roman" w:hAnsi="Times New Roman" w:cs="Times New Roman"/>
                <w:rPrChange w:id="1169" w:author="Daniel Noble" w:date="2023-06-30T12:50:00Z">
                  <w:rPr>
                    <w:ins w:id="117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71" w:author="Daniel Noble" w:date="2023-06-30T12:44:00Z"/>
                <w:rFonts w:ascii="Times New Roman" w:hAnsi="Times New Roman" w:cs="Times New Roman"/>
                <w:rPrChange w:id="1172" w:author="Daniel Noble" w:date="2023-06-30T12:50:00Z">
                  <w:rPr>
                    <w:ins w:id="1173" w:author="Daniel Noble" w:date="2023-06-30T12:44:00Z"/>
                  </w:rPr>
                </w:rPrChange>
              </w:rPr>
            </w:pPr>
            <w:ins w:id="1174" w:author="Daniel Noble" w:date="2023-06-30T12:44:00Z">
              <w:r w:rsidRPr="00427B7F">
                <w:rPr>
                  <w:rFonts w:ascii="Times New Roman" w:eastAsia="Helvetica" w:hAnsi="Times New Roman" w:cs="Times New Roman"/>
                  <w:color w:val="000000"/>
                  <w:sz w:val="22"/>
                  <w:szCs w:val="22"/>
                  <w:rPrChange w:id="1175"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76" w:author="Daniel Noble" w:date="2023-06-30T12:44:00Z"/>
                <w:rFonts w:ascii="Times New Roman" w:hAnsi="Times New Roman" w:cs="Times New Roman"/>
                <w:rPrChange w:id="1177" w:author="Daniel Noble" w:date="2023-06-30T12:50:00Z">
                  <w:rPr>
                    <w:ins w:id="1178" w:author="Daniel Noble" w:date="2023-06-30T12:44:00Z"/>
                  </w:rPr>
                </w:rPrChange>
              </w:rPr>
            </w:pPr>
            <w:ins w:id="1179" w:author="Daniel Noble" w:date="2023-06-30T12:44:00Z">
              <w:r w:rsidRPr="00427B7F">
                <w:rPr>
                  <w:rFonts w:ascii="Times New Roman" w:eastAsia="Helvetica" w:hAnsi="Times New Roman" w:cs="Times New Roman"/>
                  <w:color w:val="000000"/>
                  <w:sz w:val="22"/>
                  <w:szCs w:val="22"/>
                  <w:rPrChange w:id="1180"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81" w:author="Daniel Noble" w:date="2023-06-30T12:44:00Z"/>
                <w:rFonts w:ascii="Times New Roman" w:hAnsi="Times New Roman" w:cs="Times New Roman"/>
                <w:rPrChange w:id="1182" w:author="Daniel Noble" w:date="2023-06-30T12:50:00Z">
                  <w:rPr>
                    <w:ins w:id="1183" w:author="Daniel Noble" w:date="2023-06-30T12:44:00Z"/>
                  </w:rPr>
                </w:rPrChange>
              </w:rPr>
            </w:pPr>
            <w:ins w:id="1184" w:author="Daniel Noble" w:date="2023-06-30T12:44:00Z">
              <w:r w:rsidRPr="00427B7F">
                <w:rPr>
                  <w:rFonts w:ascii="Times New Roman" w:eastAsia="Helvetica" w:hAnsi="Times New Roman" w:cs="Times New Roman"/>
                  <w:color w:val="000000"/>
                  <w:sz w:val="22"/>
                  <w:szCs w:val="22"/>
                  <w:rPrChange w:id="1185"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11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87" w:author="Daniel Noble" w:date="2023-06-30T12:44:00Z"/>
                <w:rFonts w:ascii="Times New Roman" w:hAnsi="Times New Roman" w:cs="Times New Roman"/>
                <w:rPrChange w:id="1188" w:author="Daniel Noble" w:date="2023-06-30T12:50:00Z">
                  <w:rPr>
                    <w:ins w:id="118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90" w:author="Daniel Noble" w:date="2023-06-30T12:44:00Z"/>
                <w:rFonts w:ascii="Times New Roman" w:hAnsi="Times New Roman" w:cs="Times New Roman"/>
                <w:rPrChange w:id="1191" w:author="Daniel Noble" w:date="2023-06-30T12:50:00Z">
                  <w:rPr>
                    <w:ins w:id="1192" w:author="Daniel Noble" w:date="2023-06-30T12:44:00Z"/>
                  </w:rPr>
                </w:rPrChange>
              </w:rPr>
            </w:pPr>
            <w:ins w:id="1193" w:author="Daniel Noble" w:date="2023-06-30T12:44:00Z">
              <w:r w:rsidRPr="00427B7F">
                <w:rPr>
                  <w:rFonts w:ascii="Times New Roman" w:eastAsia="Helvetica" w:hAnsi="Times New Roman" w:cs="Times New Roman"/>
                  <w:color w:val="000000"/>
                  <w:sz w:val="22"/>
                  <w:szCs w:val="22"/>
                  <w:rPrChange w:id="1194"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195" w:author="Daniel Noble" w:date="2023-06-30T12:44:00Z"/>
                <w:rFonts w:ascii="Times New Roman" w:hAnsi="Times New Roman" w:cs="Times New Roman"/>
                <w:rPrChange w:id="1196" w:author="Daniel Noble" w:date="2023-06-30T12:50:00Z">
                  <w:rPr>
                    <w:ins w:id="1197" w:author="Daniel Noble" w:date="2023-06-30T12:44:00Z"/>
                  </w:rPr>
                </w:rPrChange>
              </w:rPr>
            </w:pPr>
            <w:ins w:id="1198" w:author="Daniel Noble" w:date="2023-06-30T12:44:00Z">
              <w:r w:rsidRPr="00427B7F">
                <w:rPr>
                  <w:rFonts w:ascii="Times New Roman" w:eastAsia="Helvetica" w:hAnsi="Times New Roman" w:cs="Times New Roman"/>
                  <w:color w:val="000000"/>
                  <w:sz w:val="22"/>
                  <w:szCs w:val="22"/>
                  <w:rPrChange w:id="1199"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00" w:author="Daniel Noble" w:date="2023-06-30T12:44:00Z"/>
                <w:rFonts w:ascii="Times New Roman" w:hAnsi="Times New Roman" w:cs="Times New Roman"/>
                <w:rPrChange w:id="1201" w:author="Daniel Noble" w:date="2023-06-30T12:50:00Z">
                  <w:rPr>
                    <w:ins w:id="1202" w:author="Daniel Noble" w:date="2023-06-30T12:44:00Z"/>
                  </w:rPr>
                </w:rPrChange>
              </w:rPr>
            </w:pPr>
            <w:ins w:id="1203" w:author="Daniel Noble" w:date="2023-06-30T12:44:00Z">
              <w:r w:rsidRPr="00427B7F">
                <w:rPr>
                  <w:rFonts w:ascii="Times New Roman" w:eastAsia="Helvetica" w:hAnsi="Times New Roman" w:cs="Times New Roman"/>
                  <w:color w:val="000000"/>
                  <w:sz w:val="22"/>
                  <w:szCs w:val="22"/>
                  <w:rPrChange w:id="1204"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12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06" w:author="Daniel Noble" w:date="2023-06-30T12:44:00Z"/>
                <w:rFonts w:ascii="Times New Roman" w:hAnsi="Times New Roman" w:cs="Times New Roman"/>
                <w:rPrChange w:id="1207" w:author="Daniel Noble" w:date="2023-06-30T12:50:00Z">
                  <w:rPr>
                    <w:ins w:id="120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09" w:author="Daniel Noble" w:date="2023-06-30T12:44:00Z"/>
                <w:rFonts w:ascii="Times New Roman" w:hAnsi="Times New Roman" w:cs="Times New Roman"/>
                <w:rPrChange w:id="1210" w:author="Daniel Noble" w:date="2023-06-30T12:50:00Z">
                  <w:rPr>
                    <w:ins w:id="1211" w:author="Daniel Noble" w:date="2023-06-30T12:44:00Z"/>
                  </w:rPr>
                </w:rPrChange>
              </w:rPr>
            </w:pPr>
            <w:ins w:id="1212" w:author="Daniel Noble" w:date="2023-06-30T12:44:00Z">
              <w:r w:rsidRPr="00427B7F">
                <w:rPr>
                  <w:rFonts w:ascii="Times New Roman" w:eastAsia="Helvetica" w:hAnsi="Times New Roman" w:cs="Times New Roman"/>
                  <w:color w:val="000000"/>
                  <w:sz w:val="22"/>
                  <w:szCs w:val="22"/>
                  <w:rPrChange w:id="1213"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14" w:author="Daniel Noble" w:date="2023-06-30T12:44:00Z"/>
                <w:rFonts w:ascii="Times New Roman" w:hAnsi="Times New Roman" w:cs="Times New Roman"/>
                <w:rPrChange w:id="1215" w:author="Daniel Noble" w:date="2023-06-30T12:50:00Z">
                  <w:rPr>
                    <w:ins w:id="1216" w:author="Daniel Noble" w:date="2023-06-30T12:44:00Z"/>
                  </w:rPr>
                </w:rPrChange>
              </w:rPr>
            </w:pPr>
            <w:ins w:id="1217" w:author="Daniel Noble" w:date="2023-06-30T12:44:00Z">
              <w:r w:rsidRPr="00427B7F">
                <w:rPr>
                  <w:rFonts w:ascii="Times New Roman" w:eastAsia="Helvetica" w:hAnsi="Times New Roman" w:cs="Times New Roman"/>
                  <w:color w:val="000000"/>
                  <w:sz w:val="22"/>
                  <w:szCs w:val="22"/>
                  <w:rPrChange w:id="1218"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19" w:author="Daniel Noble" w:date="2023-06-30T12:44:00Z"/>
                <w:rFonts w:ascii="Times New Roman" w:hAnsi="Times New Roman" w:cs="Times New Roman"/>
                <w:rPrChange w:id="1220" w:author="Daniel Noble" w:date="2023-06-30T12:50:00Z">
                  <w:rPr>
                    <w:ins w:id="1221" w:author="Daniel Noble" w:date="2023-06-30T12:44:00Z"/>
                  </w:rPr>
                </w:rPrChange>
              </w:rPr>
            </w:pPr>
            <w:ins w:id="1222" w:author="Daniel Noble" w:date="2023-06-30T12:44:00Z">
              <w:r w:rsidRPr="00427B7F">
                <w:rPr>
                  <w:rFonts w:ascii="Times New Roman" w:eastAsia="Helvetica" w:hAnsi="Times New Roman" w:cs="Times New Roman"/>
                  <w:color w:val="000000"/>
                  <w:sz w:val="22"/>
                  <w:szCs w:val="22"/>
                  <w:rPrChange w:id="1223"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12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25" w:author="Daniel Noble" w:date="2023-06-30T12:44:00Z"/>
                <w:rFonts w:ascii="Times New Roman" w:hAnsi="Times New Roman" w:cs="Times New Roman"/>
                <w:rPrChange w:id="1226" w:author="Daniel Noble" w:date="2023-06-30T12:50:00Z">
                  <w:rPr>
                    <w:ins w:id="122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28" w:author="Daniel Noble" w:date="2023-06-30T12:44:00Z"/>
                <w:rFonts w:ascii="Times New Roman" w:hAnsi="Times New Roman" w:cs="Times New Roman"/>
                <w:rPrChange w:id="1229" w:author="Daniel Noble" w:date="2023-06-30T12:50:00Z">
                  <w:rPr>
                    <w:ins w:id="1230" w:author="Daniel Noble" w:date="2023-06-30T12:44:00Z"/>
                  </w:rPr>
                </w:rPrChange>
              </w:rPr>
            </w:pPr>
            <w:ins w:id="1231" w:author="Daniel Noble" w:date="2023-06-30T12:44:00Z">
              <w:r w:rsidRPr="00427B7F">
                <w:rPr>
                  <w:rFonts w:ascii="Times New Roman" w:eastAsia="Helvetica" w:hAnsi="Times New Roman" w:cs="Times New Roman"/>
                  <w:color w:val="000000"/>
                  <w:sz w:val="22"/>
                  <w:szCs w:val="22"/>
                  <w:rPrChange w:id="1232"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33" w:author="Daniel Noble" w:date="2023-06-30T12:44:00Z"/>
                <w:rFonts w:ascii="Times New Roman" w:hAnsi="Times New Roman" w:cs="Times New Roman"/>
                <w:rPrChange w:id="1234" w:author="Daniel Noble" w:date="2023-06-30T12:50:00Z">
                  <w:rPr>
                    <w:ins w:id="1235" w:author="Daniel Noble" w:date="2023-06-30T12:44:00Z"/>
                  </w:rPr>
                </w:rPrChange>
              </w:rPr>
            </w:pPr>
            <w:ins w:id="1236" w:author="Daniel Noble" w:date="2023-06-30T12:44:00Z">
              <w:r w:rsidRPr="00427B7F">
                <w:rPr>
                  <w:rFonts w:ascii="Times New Roman" w:eastAsia="Helvetica" w:hAnsi="Times New Roman" w:cs="Times New Roman"/>
                  <w:color w:val="000000"/>
                  <w:sz w:val="22"/>
                  <w:szCs w:val="22"/>
                  <w:rPrChange w:id="1237"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38" w:author="Daniel Noble" w:date="2023-06-30T12:44:00Z"/>
                <w:rFonts w:ascii="Times New Roman" w:hAnsi="Times New Roman" w:cs="Times New Roman"/>
                <w:rPrChange w:id="1239" w:author="Daniel Noble" w:date="2023-06-30T12:50:00Z">
                  <w:rPr>
                    <w:ins w:id="1240" w:author="Daniel Noble" w:date="2023-06-30T12:44:00Z"/>
                  </w:rPr>
                </w:rPrChange>
              </w:rPr>
            </w:pPr>
            <w:ins w:id="1241" w:author="Daniel Noble" w:date="2023-06-30T12:44:00Z">
              <w:r w:rsidRPr="00427B7F">
                <w:rPr>
                  <w:rFonts w:ascii="Times New Roman" w:eastAsia="Helvetica" w:hAnsi="Times New Roman" w:cs="Times New Roman"/>
                  <w:color w:val="000000"/>
                  <w:sz w:val="22"/>
                  <w:szCs w:val="22"/>
                  <w:rPrChange w:id="1242"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12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44" w:author="Daniel Noble" w:date="2023-06-30T12:44:00Z"/>
                <w:rFonts w:ascii="Times New Roman" w:hAnsi="Times New Roman" w:cs="Times New Roman"/>
                <w:rPrChange w:id="1245" w:author="Daniel Noble" w:date="2023-06-30T12:50:00Z">
                  <w:rPr>
                    <w:ins w:id="124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47" w:author="Daniel Noble" w:date="2023-06-30T12:44:00Z"/>
                <w:rFonts w:ascii="Times New Roman" w:hAnsi="Times New Roman" w:cs="Times New Roman"/>
                <w:rPrChange w:id="1248" w:author="Daniel Noble" w:date="2023-06-30T12:50:00Z">
                  <w:rPr>
                    <w:ins w:id="1249" w:author="Daniel Noble" w:date="2023-06-30T12:44:00Z"/>
                  </w:rPr>
                </w:rPrChange>
              </w:rPr>
            </w:pPr>
            <w:ins w:id="1250" w:author="Daniel Noble" w:date="2023-06-30T12:44:00Z">
              <w:r w:rsidRPr="00427B7F">
                <w:rPr>
                  <w:rFonts w:ascii="Times New Roman" w:eastAsia="Helvetica" w:hAnsi="Times New Roman" w:cs="Times New Roman"/>
                  <w:color w:val="000000"/>
                  <w:sz w:val="22"/>
                  <w:szCs w:val="22"/>
                  <w:rPrChange w:id="1251"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52" w:author="Daniel Noble" w:date="2023-06-30T12:44:00Z"/>
                <w:rFonts w:ascii="Times New Roman" w:hAnsi="Times New Roman" w:cs="Times New Roman"/>
                <w:rPrChange w:id="1253" w:author="Daniel Noble" w:date="2023-06-30T12:50:00Z">
                  <w:rPr>
                    <w:ins w:id="1254" w:author="Daniel Noble" w:date="2023-06-30T12:44:00Z"/>
                  </w:rPr>
                </w:rPrChange>
              </w:rPr>
            </w:pPr>
            <w:ins w:id="1255" w:author="Daniel Noble" w:date="2023-06-30T12:44:00Z">
              <w:r w:rsidRPr="00427B7F">
                <w:rPr>
                  <w:rFonts w:ascii="Times New Roman" w:eastAsia="Helvetica" w:hAnsi="Times New Roman" w:cs="Times New Roman"/>
                  <w:color w:val="000000"/>
                  <w:sz w:val="22"/>
                  <w:szCs w:val="22"/>
                  <w:rPrChange w:id="1256"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57" w:author="Daniel Noble" w:date="2023-06-30T12:44:00Z"/>
                <w:rFonts w:ascii="Times New Roman" w:hAnsi="Times New Roman" w:cs="Times New Roman"/>
                <w:rPrChange w:id="1258" w:author="Daniel Noble" w:date="2023-06-30T12:50:00Z">
                  <w:rPr>
                    <w:ins w:id="1259" w:author="Daniel Noble" w:date="2023-06-30T12:44:00Z"/>
                  </w:rPr>
                </w:rPrChange>
              </w:rPr>
            </w:pPr>
            <w:ins w:id="1260" w:author="Daniel Noble" w:date="2023-06-30T12:44:00Z">
              <w:r w:rsidRPr="00427B7F">
                <w:rPr>
                  <w:rFonts w:ascii="Times New Roman" w:eastAsia="Helvetica" w:hAnsi="Times New Roman" w:cs="Times New Roman"/>
                  <w:color w:val="000000"/>
                  <w:sz w:val="22"/>
                  <w:szCs w:val="22"/>
                  <w:rPrChange w:id="1261"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12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63" w:author="Daniel Noble" w:date="2023-06-30T12:44:00Z"/>
                <w:rFonts w:ascii="Times New Roman" w:hAnsi="Times New Roman" w:cs="Times New Roman"/>
                <w:rPrChange w:id="1264" w:author="Daniel Noble" w:date="2023-06-30T12:50:00Z">
                  <w:rPr>
                    <w:ins w:id="126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66" w:author="Daniel Noble" w:date="2023-06-30T12:44:00Z"/>
                <w:rFonts w:ascii="Times New Roman" w:hAnsi="Times New Roman" w:cs="Times New Roman"/>
                <w:rPrChange w:id="1267" w:author="Daniel Noble" w:date="2023-06-30T12:50:00Z">
                  <w:rPr>
                    <w:ins w:id="1268" w:author="Daniel Noble" w:date="2023-06-30T12:44:00Z"/>
                  </w:rPr>
                </w:rPrChange>
              </w:rPr>
            </w:pPr>
            <w:ins w:id="1269" w:author="Daniel Noble" w:date="2023-06-30T12:44:00Z">
              <w:r w:rsidRPr="00427B7F">
                <w:rPr>
                  <w:rFonts w:ascii="Times New Roman" w:eastAsia="Helvetica" w:hAnsi="Times New Roman" w:cs="Times New Roman"/>
                  <w:color w:val="000000"/>
                  <w:sz w:val="22"/>
                  <w:szCs w:val="22"/>
                  <w:rPrChange w:id="1270"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71" w:author="Daniel Noble" w:date="2023-06-30T12:44:00Z"/>
                <w:rFonts w:ascii="Times New Roman" w:hAnsi="Times New Roman" w:cs="Times New Roman"/>
                <w:rPrChange w:id="1272" w:author="Daniel Noble" w:date="2023-06-30T12:50:00Z">
                  <w:rPr>
                    <w:ins w:id="1273" w:author="Daniel Noble" w:date="2023-06-30T12:44:00Z"/>
                  </w:rPr>
                </w:rPrChange>
              </w:rPr>
            </w:pPr>
            <w:ins w:id="1274" w:author="Daniel Noble" w:date="2023-06-30T12:44:00Z">
              <w:r w:rsidRPr="00427B7F">
                <w:rPr>
                  <w:rFonts w:ascii="Times New Roman" w:eastAsia="Helvetica" w:hAnsi="Times New Roman" w:cs="Times New Roman"/>
                  <w:color w:val="000000"/>
                  <w:sz w:val="22"/>
                  <w:szCs w:val="22"/>
                  <w:rPrChange w:id="1275"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76" w:author="Daniel Noble" w:date="2023-06-30T12:44:00Z"/>
                <w:rFonts w:ascii="Times New Roman" w:hAnsi="Times New Roman" w:cs="Times New Roman"/>
                <w:rPrChange w:id="1277" w:author="Daniel Noble" w:date="2023-06-30T12:50:00Z">
                  <w:rPr>
                    <w:ins w:id="1278" w:author="Daniel Noble" w:date="2023-06-30T12:44:00Z"/>
                  </w:rPr>
                </w:rPrChange>
              </w:rPr>
            </w:pPr>
            <w:ins w:id="1279" w:author="Daniel Noble" w:date="2023-06-30T12:44:00Z">
              <w:r w:rsidRPr="00427B7F">
                <w:rPr>
                  <w:rFonts w:ascii="Times New Roman" w:eastAsia="Helvetica" w:hAnsi="Times New Roman" w:cs="Times New Roman"/>
                  <w:color w:val="000000"/>
                  <w:sz w:val="22"/>
                  <w:szCs w:val="22"/>
                  <w:rPrChange w:id="1280"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12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82" w:author="Daniel Noble" w:date="2023-06-30T12:44:00Z"/>
                <w:rFonts w:ascii="Times New Roman" w:hAnsi="Times New Roman" w:cs="Times New Roman"/>
                <w:rPrChange w:id="1283" w:author="Daniel Noble" w:date="2023-06-30T12:50:00Z">
                  <w:rPr>
                    <w:ins w:id="128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85" w:author="Daniel Noble" w:date="2023-06-30T12:44:00Z"/>
                <w:rFonts w:ascii="Times New Roman" w:hAnsi="Times New Roman" w:cs="Times New Roman"/>
                <w:rPrChange w:id="1286" w:author="Daniel Noble" w:date="2023-06-30T12:50:00Z">
                  <w:rPr>
                    <w:ins w:id="1287" w:author="Daniel Noble" w:date="2023-06-30T12:44:00Z"/>
                  </w:rPr>
                </w:rPrChange>
              </w:rPr>
            </w:pPr>
            <w:ins w:id="1288" w:author="Daniel Noble" w:date="2023-06-30T12:44:00Z">
              <w:r w:rsidRPr="00427B7F">
                <w:rPr>
                  <w:rFonts w:ascii="Times New Roman" w:eastAsia="Helvetica" w:hAnsi="Times New Roman" w:cs="Times New Roman"/>
                  <w:color w:val="000000"/>
                  <w:sz w:val="22"/>
                  <w:szCs w:val="22"/>
                  <w:rPrChange w:id="1289"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90" w:author="Daniel Noble" w:date="2023-06-30T12:44:00Z"/>
                <w:rFonts w:ascii="Times New Roman" w:hAnsi="Times New Roman" w:cs="Times New Roman"/>
                <w:rPrChange w:id="1291" w:author="Daniel Noble" w:date="2023-06-30T12:50:00Z">
                  <w:rPr>
                    <w:ins w:id="1292" w:author="Daniel Noble" w:date="2023-06-30T12:44:00Z"/>
                  </w:rPr>
                </w:rPrChange>
              </w:rPr>
            </w:pPr>
            <w:ins w:id="1293" w:author="Daniel Noble" w:date="2023-06-30T12:44:00Z">
              <w:r w:rsidRPr="00427B7F">
                <w:rPr>
                  <w:rFonts w:ascii="Times New Roman" w:eastAsia="Helvetica" w:hAnsi="Times New Roman" w:cs="Times New Roman"/>
                  <w:color w:val="000000"/>
                  <w:sz w:val="22"/>
                  <w:szCs w:val="22"/>
                  <w:rPrChange w:id="1294"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295" w:author="Daniel Noble" w:date="2023-06-30T12:44:00Z"/>
                <w:rFonts w:ascii="Times New Roman" w:hAnsi="Times New Roman" w:cs="Times New Roman"/>
                <w:rPrChange w:id="1296" w:author="Daniel Noble" w:date="2023-06-30T12:50:00Z">
                  <w:rPr>
                    <w:ins w:id="1297" w:author="Daniel Noble" w:date="2023-06-30T12:44:00Z"/>
                  </w:rPr>
                </w:rPrChange>
              </w:rPr>
            </w:pPr>
            <w:ins w:id="1298" w:author="Daniel Noble" w:date="2023-06-30T12:44:00Z">
              <w:r w:rsidRPr="00427B7F">
                <w:rPr>
                  <w:rFonts w:ascii="Times New Roman" w:eastAsia="Helvetica" w:hAnsi="Times New Roman" w:cs="Times New Roman"/>
                  <w:color w:val="000000"/>
                  <w:sz w:val="22"/>
                  <w:szCs w:val="22"/>
                  <w:rPrChange w:id="1299"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13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01" w:author="Daniel Noble" w:date="2023-06-30T12:44:00Z"/>
                <w:rFonts w:ascii="Times New Roman" w:hAnsi="Times New Roman" w:cs="Times New Roman"/>
                <w:rPrChange w:id="1302" w:author="Daniel Noble" w:date="2023-06-30T12:50:00Z">
                  <w:rPr>
                    <w:ins w:id="130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04" w:author="Daniel Noble" w:date="2023-06-30T12:44:00Z"/>
                <w:rFonts w:ascii="Times New Roman" w:hAnsi="Times New Roman" w:cs="Times New Roman"/>
                <w:rPrChange w:id="1305" w:author="Daniel Noble" w:date="2023-06-30T12:50:00Z">
                  <w:rPr>
                    <w:ins w:id="1306" w:author="Daniel Noble" w:date="2023-06-30T12:44:00Z"/>
                  </w:rPr>
                </w:rPrChange>
              </w:rPr>
            </w:pPr>
            <w:ins w:id="1307" w:author="Daniel Noble" w:date="2023-06-30T12:44:00Z">
              <w:r w:rsidRPr="00427B7F">
                <w:rPr>
                  <w:rFonts w:ascii="Times New Roman" w:eastAsia="Helvetica" w:hAnsi="Times New Roman" w:cs="Times New Roman"/>
                  <w:color w:val="000000"/>
                  <w:sz w:val="22"/>
                  <w:szCs w:val="22"/>
                  <w:rPrChange w:id="1308"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09" w:author="Daniel Noble" w:date="2023-06-30T12:44:00Z"/>
                <w:rFonts w:ascii="Times New Roman" w:hAnsi="Times New Roman" w:cs="Times New Roman"/>
                <w:rPrChange w:id="1310" w:author="Daniel Noble" w:date="2023-06-30T12:50:00Z">
                  <w:rPr>
                    <w:ins w:id="1311" w:author="Daniel Noble" w:date="2023-06-30T12:44:00Z"/>
                  </w:rPr>
                </w:rPrChange>
              </w:rPr>
            </w:pPr>
            <w:ins w:id="1312" w:author="Daniel Noble" w:date="2023-06-30T12:44:00Z">
              <w:r w:rsidRPr="00427B7F">
                <w:rPr>
                  <w:rFonts w:ascii="Times New Roman" w:eastAsia="Helvetica" w:hAnsi="Times New Roman" w:cs="Times New Roman"/>
                  <w:color w:val="000000"/>
                  <w:sz w:val="22"/>
                  <w:szCs w:val="22"/>
                  <w:rPrChange w:id="1313"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14" w:author="Daniel Noble" w:date="2023-06-30T12:44:00Z"/>
                <w:rFonts w:ascii="Times New Roman" w:hAnsi="Times New Roman" w:cs="Times New Roman"/>
                <w:rPrChange w:id="1315" w:author="Daniel Noble" w:date="2023-06-30T12:50:00Z">
                  <w:rPr>
                    <w:ins w:id="1316" w:author="Daniel Noble" w:date="2023-06-30T12:44:00Z"/>
                  </w:rPr>
                </w:rPrChange>
              </w:rPr>
            </w:pPr>
            <w:ins w:id="1317" w:author="Daniel Noble" w:date="2023-06-30T12:44:00Z">
              <w:r w:rsidRPr="00427B7F">
                <w:rPr>
                  <w:rFonts w:ascii="Times New Roman" w:eastAsia="Helvetica" w:hAnsi="Times New Roman" w:cs="Times New Roman"/>
                  <w:color w:val="000000"/>
                  <w:sz w:val="22"/>
                  <w:szCs w:val="22"/>
                  <w:rPrChange w:id="1318"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13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20" w:author="Daniel Noble" w:date="2023-06-30T12:44:00Z"/>
                <w:rFonts w:ascii="Times New Roman" w:hAnsi="Times New Roman" w:cs="Times New Roman"/>
                <w:rPrChange w:id="1321" w:author="Daniel Noble" w:date="2023-06-30T12:50:00Z">
                  <w:rPr>
                    <w:ins w:id="132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23" w:author="Daniel Noble" w:date="2023-06-30T12:44:00Z"/>
                <w:rFonts w:ascii="Times New Roman" w:hAnsi="Times New Roman" w:cs="Times New Roman"/>
                <w:rPrChange w:id="1324" w:author="Daniel Noble" w:date="2023-06-30T12:50:00Z">
                  <w:rPr>
                    <w:ins w:id="1325" w:author="Daniel Noble" w:date="2023-06-30T12:44:00Z"/>
                  </w:rPr>
                </w:rPrChange>
              </w:rPr>
            </w:pPr>
            <w:ins w:id="1326" w:author="Daniel Noble" w:date="2023-06-30T12:44:00Z">
              <w:r w:rsidRPr="00427B7F">
                <w:rPr>
                  <w:rFonts w:ascii="Times New Roman" w:eastAsia="Helvetica" w:hAnsi="Times New Roman" w:cs="Times New Roman"/>
                  <w:color w:val="000000"/>
                  <w:sz w:val="22"/>
                  <w:szCs w:val="22"/>
                  <w:rPrChange w:id="1327"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28" w:author="Daniel Noble" w:date="2023-06-30T12:44:00Z"/>
                <w:rFonts w:ascii="Times New Roman" w:hAnsi="Times New Roman" w:cs="Times New Roman"/>
                <w:rPrChange w:id="1329" w:author="Daniel Noble" w:date="2023-06-30T12:50:00Z">
                  <w:rPr>
                    <w:ins w:id="1330" w:author="Daniel Noble" w:date="2023-06-30T12:44:00Z"/>
                  </w:rPr>
                </w:rPrChange>
              </w:rPr>
            </w:pPr>
            <w:ins w:id="1331" w:author="Daniel Noble" w:date="2023-06-30T12:44:00Z">
              <w:r w:rsidRPr="00427B7F">
                <w:rPr>
                  <w:rFonts w:ascii="Times New Roman" w:eastAsia="Helvetica" w:hAnsi="Times New Roman" w:cs="Times New Roman"/>
                  <w:color w:val="000000"/>
                  <w:sz w:val="22"/>
                  <w:szCs w:val="22"/>
                  <w:rPrChange w:id="1332"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33" w:author="Daniel Noble" w:date="2023-06-30T12:44:00Z"/>
                <w:rFonts w:ascii="Times New Roman" w:hAnsi="Times New Roman" w:cs="Times New Roman"/>
                <w:rPrChange w:id="1334" w:author="Daniel Noble" w:date="2023-06-30T12:50:00Z">
                  <w:rPr>
                    <w:ins w:id="1335" w:author="Daniel Noble" w:date="2023-06-30T12:44:00Z"/>
                  </w:rPr>
                </w:rPrChange>
              </w:rPr>
            </w:pPr>
            <w:ins w:id="1336" w:author="Daniel Noble" w:date="2023-06-30T12:44:00Z">
              <w:r w:rsidRPr="00427B7F">
                <w:rPr>
                  <w:rFonts w:ascii="Times New Roman" w:eastAsia="Helvetica" w:hAnsi="Times New Roman" w:cs="Times New Roman"/>
                  <w:color w:val="000000"/>
                  <w:sz w:val="22"/>
                  <w:szCs w:val="22"/>
                  <w:rPrChange w:id="1337"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13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39" w:author="Daniel Noble" w:date="2023-06-30T12:44:00Z"/>
                <w:rFonts w:ascii="Times New Roman" w:hAnsi="Times New Roman" w:cs="Times New Roman"/>
                <w:rPrChange w:id="1340" w:author="Daniel Noble" w:date="2023-06-30T12:50:00Z">
                  <w:rPr>
                    <w:ins w:id="134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42" w:author="Daniel Noble" w:date="2023-06-30T12:44:00Z"/>
                <w:rFonts w:ascii="Times New Roman" w:hAnsi="Times New Roman" w:cs="Times New Roman"/>
                <w:rPrChange w:id="1343" w:author="Daniel Noble" w:date="2023-06-30T12:50:00Z">
                  <w:rPr>
                    <w:ins w:id="1344" w:author="Daniel Noble" w:date="2023-06-30T12:44:00Z"/>
                  </w:rPr>
                </w:rPrChange>
              </w:rPr>
            </w:pPr>
            <w:ins w:id="1345" w:author="Daniel Noble" w:date="2023-06-30T12:44:00Z">
              <w:r w:rsidRPr="00427B7F">
                <w:rPr>
                  <w:rFonts w:ascii="Times New Roman" w:eastAsia="Helvetica" w:hAnsi="Times New Roman" w:cs="Times New Roman"/>
                  <w:color w:val="000000"/>
                  <w:sz w:val="22"/>
                  <w:szCs w:val="22"/>
                  <w:rPrChange w:id="1346"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47" w:author="Daniel Noble" w:date="2023-06-30T12:44:00Z"/>
                <w:rFonts w:ascii="Times New Roman" w:hAnsi="Times New Roman" w:cs="Times New Roman"/>
                <w:rPrChange w:id="1348" w:author="Daniel Noble" w:date="2023-06-30T12:50:00Z">
                  <w:rPr>
                    <w:ins w:id="1349" w:author="Daniel Noble" w:date="2023-06-30T12:44:00Z"/>
                  </w:rPr>
                </w:rPrChange>
              </w:rPr>
            </w:pPr>
            <w:ins w:id="1350" w:author="Daniel Noble" w:date="2023-06-30T12:44:00Z">
              <w:r w:rsidRPr="00427B7F">
                <w:rPr>
                  <w:rFonts w:ascii="Times New Roman" w:eastAsia="Helvetica" w:hAnsi="Times New Roman" w:cs="Times New Roman"/>
                  <w:color w:val="000000"/>
                  <w:sz w:val="22"/>
                  <w:szCs w:val="22"/>
                  <w:rPrChange w:id="1351"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52" w:author="Daniel Noble" w:date="2023-06-30T12:44:00Z"/>
                <w:rFonts w:ascii="Times New Roman" w:hAnsi="Times New Roman" w:cs="Times New Roman"/>
                <w:rPrChange w:id="1353" w:author="Daniel Noble" w:date="2023-06-30T12:50:00Z">
                  <w:rPr>
                    <w:ins w:id="1354" w:author="Daniel Noble" w:date="2023-06-30T12:44:00Z"/>
                  </w:rPr>
                </w:rPrChange>
              </w:rPr>
            </w:pPr>
            <w:ins w:id="1355" w:author="Daniel Noble" w:date="2023-06-30T12:44:00Z">
              <w:r w:rsidRPr="00427B7F">
                <w:rPr>
                  <w:rFonts w:ascii="Times New Roman" w:eastAsia="Helvetica" w:hAnsi="Times New Roman" w:cs="Times New Roman"/>
                  <w:color w:val="000000"/>
                  <w:sz w:val="22"/>
                  <w:szCs w:val="22"/>
                  <w:rPrChange w:id="1356"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13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58" w:author="Daniel Noble" w:date="2023-06-30T12:44:00Z"/>
                <w:rFonts w:ascii="Times New Roman" w:hAnsi="Times New Roman" w:cs="Times New Roman"/>
                <w:rPrChange w:id="1359" w:author="Daniel Noble" w:date="2023-06-30T12:50:00Z">
                  <w:rPr>
                    <w:ins w:id="136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61" w:author="Daniel Noble" w:date="2023-06-30T12:44:00Z"/>
                <w:rFonts w:ascii="Times New Roman" w:hAnsi="Times New Roman" w:cs="Times New Roman"/>
                <w:rPrChange w:id="1362" w:author="Daniel Noble" w:date="2023-06-30T12:50:00Z">
                  <w:rPr>
                    <w:ins w:id="1363" w:author="Daniel Noble" w:date="2023-06-30T12:44:00Z"/>
                  </w:rPr>
                </w:rPrChange>
              </w:rPr>
            </w:pPr>
            <w:ins w:id="1364" w:author="Daniel Noble" w:date="2023-06-30T12:44:00Z">
              <w:r w:rsidRPr="00427B7F">
                <w:rPr>
                  <w:rFonts w:ascii="Times New Roman" w:eastAsia="Helvetica" w:hAnsi="Times New Roman" w:cs="Times New Roman"/>
                  <w:color w:val="000000"/>
                  <w:sz w:val="22"/>
                  <w:szCs w:val="22"/>
                  <w:rPrChange w:id="1365"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66" w:author="Daniel Noble" w:date="2023-06-30T12:44:00Z"/>
                <w:rFonts w:ascii="Times New Roman" w:hAnsi="Times New Roman" w:cs="Times New Roman"/>
                <w:rPrChange w:id="1367" w:author="Daniel Noble" w:date="2023-06-30T12:50:00Z">
                  <w:rPr>
                    <w:ins w:id="1368" w:author="Daniel Noble" w:date="2023-06-30T12:44:00Z"/>
                  </w:rPr>
                </w:rPrChange>
              </w:rPr>
            </w:pPr>
            <w:ins w:id="1369" w:author="Daniel Noble" w:date="2023-06-30T12:44:00Z">
              <w:r w:rsidRPr="00427B7F">
                <w:rPr>
                  <w:rFonts w:ascii="Times New Roman" w:eastAsia="Helvetica" w:hAnsi="Times New Roman" w:cs="Times New Roman"/>
                  <w:color w:val="000000"/>
                  <w:sz w:val="22"/>
                  <w:szCs w:val="22"/>
                  <w:rPrChange w:id="1370"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71" w:author="Daniel Noble" w:date="2023-06-30T12:44:00Z"/>
                <w:rFonts w:ascii="Times New Roman" w:hAnsi="Times New Roman" w:cs="Times New Roman"/>
                <w:rPrChange w:id="1372" w:author="Daniel Noble" w:date="2023-06-30T12:50:00Z">
                  <w:rPr>
                    <w:ins w:id="1373" w:author="Daniel Noble" w:date="2023-06-30T12:44:00Z"/>
                  </w:rPr>
                </w:rPrChange>
              </w:rPr>
            </w:pPr>
            <w:ins w:id="1374" w:author="Daniel Noble" w:date="2023-06-30T12:44:00Z">
              <w:r w:rsidRPr="00427B7F">
                <w:rPr>
                  <w:rFonts w:ascii="Times New Roman" w:eastAsia="Helvetica" w:hAnsi="Times New Roman" w:cs="Times New Roman"/>
                  <w:color w:val="000000"/>
                  <w:sz w:val="22"/>
                  <w:szCs w:val="22"/>
                  <w:rPrChange w:id="1375"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13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77" w:author="Daniel Noble" w:date="2023-06-30T12:44:00Z"/>
                <w:rFonts w:ascii="Times New Roman" w:hAnsi="Times New Roman" w:cs="Times New Roman"/>
                <w:rPrChange w:id="1378" w:author="Daniel Noble" w:date="2023-06-30T12:50:00Z">
                  <w:rPr>
                    <w:ins w:id="137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80" w:author="Daniel Noble" w:date="2023-06-30T12:44:00Z"/>
                <w:rFonts w:ascii="Times New Roman" w:hAnsi="Times New Roman" w:cs="Times New Roman"/>
                <w:rPrChange w:id="1381" w:author="Daniel Noble" w:date="2023-06-30T12:50:00Z">
                  <w:rPr>
                    <w:ins w:id="1382" w:author="Daniel Noble" w:date="2023-06-30T12:44:00Z"/>
                  </w:rPr>
                </w:rPrChange>
              </w:rPr>
            </w:pPr>
            <w:ins w:id="1383" w:author="Daniel Noble" w:date="2023-06-30T12:44:00Z">
              <w:r w:rsidRPr="00427B7F">
                <w:rPr>
                  <w:rFonts w:ascii="Times New Roman" w:eastAsia="Helvetica" w:hAnsi="Times New Roman" w:cs="Times New Roman"/>
                  <w:color w:val="000000"/>
                  <w:sz w:val="22"/>
                  <w:szCs w:val="22"/>
                  <w:rPrChange w:id="1384"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85" w:author="Daniel Noble" w:date="2023-06-30T12:44:00Z"/>
                <w:rFonts w:ascii="Times New Roman" w:hAnsi="Times New Roman" w:cs="Times New Roman"/>
                <w:rPrChange w:id="1386" w:author="Daniel Noble" w:date="2023-06-30T12:50:00Z">
                  <w:rPr>
                    <w:ins w:id="1387" w:author="Daniel Noble" w:date="2023-06-30T12:44:00Z"/>
                  </w:rPr>
                </w:rPrChange>
              </w:rPr>
            </w:pPr>
            <w:ins w:id="1388" w:author="Daniel Noble" w:date="2023-06-30T12:44:00Z">
              <w:r w:rsidRPr="00427B7F">
                <w:rPr>
                  <w:rFonts w:ascii="Times New Roman" w:eastAsia="Helvetica" w:hAnsi="Times New Roman" w:cs="Times New Roman"/>
                  <w:color w:val="000000"/>
                  <w:sz w:val="22"/>
                  <w:szCs w:val="22"/>
                  <w:rPrChange w:id="1389"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90" w:author="Daniel Noble" w:date="2023-06-30T12:44:00Z"/>
                <w:rFonts w:ascii="Times New Roman" w:hAnsi="Times New Roman" w:cs="Times New Roman"/>
                <w:rPrChange w:id="1391" w:author="Daniel Noble" w:date="2023-06-30T12:50:00Z">
                  <w:rPr>
                    <w:ins w:id="1392" w:author="Daniel Noble" w:date="2023-06-30T12:44:00Z"/>
                  </w:rPr>
                </w:rPrChange>
              </w:rPr>
            </w:pPr>
            <w:ins w:id="1393" w:author="Daniel Noble" w:date="2023-06-30T12:44:00Z">
              <w:r w:rsidRPr="00427B7F">
                <w:rPr>
                  <w:rFonts w:ascii="Times New Roman" w:eastAsia="Helvetica" w:hAnsi="Times New Roman" w:cs="Times New Roman"/>
                  <w:color w:val="000000"/>
                  <w:sz w:val="22"/>
                  <w:szCs w:val="22"/>
                  <w:rPrChange w:id="1394"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13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96" w:author="Daniel Noble" w:date="2023-06-30T12:44:00Z"/>
                <w:rFonts w:ascii="Times New Roman" w:hAnsi="Times New Roman" w:cs="Times New Roman"/>
                <w:rPrChange w:id="1397" w:author="Daniel Noble" w:date="2023-06-30T12:50:00Z">
                  <w:rPr>
                    <w:ins w:id="139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399" w:author="Daniel Noble" w:date="2023-06-30T12:44:00Z"/>
                <w:rFonts w:ascii="Times New Roman" w:hAnsi="Times New Roman" w:cs="Times New Roman"/>
                <w:rPrChange w:id="1400" w:author="Daniel Noble" w:date="2023-06-30T12:50:00Z">
                  <w:rPr>
                    <w:ins w:id="1401" w:author="Daniel Noble" w:date="2023-06-30T12:44:00Z"/>
                  </w:rPr>
                </w:rPrChange>
              </w:rPr>
            </w:pPr>
            <w:ins w:id="1402" w:author="Daniel Noble" w:date="2023-06-30T12:47:00Z">
              <w:r w:rsidRPr="00427B7F">
                <w:rPr>
                  <w:rFonts w:ascii="Times New Roman" w:hAnsi="Times New Roman" w:cs="Times New Roman"/>
                  <w:rPrChange w:id="140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04" w:author="Daniel Noble" w:date="2023-06-30T12:44:00Z"/>
                <w:rFonts w:ascii="Times New Roman" w:hAnsi="Times New Roman" w:cs="Times New Roman"/>
                <w:rPrChange w:id="1405" w:author="Daniel Noble" w:date="2023-06-30T12:50:00Z">
                  <w:rPr>
                    <w:ins w:id="1406" w:author="Daniel Noble" w:date="2023-06-30T12:44:00Z"/>
                  </w:rPr>
                </w:rPrChange>
              </w:rPr>
            </w:pPr>
            <w:ins w:id="1407" w:author="Daniel Noble" w:date="2023-06-30T12:44:00Z">
              <w:r w:rsidRPr="00427B7F">
                <w:rPr>
                  <w:rFonts w:ascii="Times New Roman" w:eastAsia="Helvetica" w:hAnsi="Times New Roman" w:cs="Times New Roman"/>
                  <w:color w:val="000000"/>
                  <w:sz w:val="22"/>
                  <w:szCs w:val="22"/>
                  <w:rPrChange w:id="1408"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09" w:author="Daniel Noble" w:date="2023-06-30T12:44:00Z"/>
                <w:rFonts w:ascii="Times New Roman" w:hAnsi="Times New Roman" w:cs="Times New Roman"/>
                <w:rPrChange w:id="1410" w:author="Daniel Noble" w:date="2023-06-30T12:50:00Z">
                  <w:rPr>
                    <w:ins w:id="1411" w:author="Daniel Noble" w:date="2023-06-30T12:44:00Z"/>
                  </w:rPr>
                </w:rPrChange>
              </w:rPr>
            </w:pPr>
            <w:ins w:id="1412" w:author="Daniel Noble" w:date="2023-06-30T12:44:00Z">
              <w:r w:rsidRPr="00427B7F">
                <w:rPr>
                  <w:rFonts w:ascii="Times New Roman" w:eastAsia="Helvetica" w:hAnsi="Times New Roman" w:cs="Times New Roman"/>
                  <w:color w:val="000000"/>
                  <w:sz w:val="22"/>
                  <w:szCs w:val="22"/>
                  <w:rPrChange w:id="1413"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14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15" w:author="Daniel Noble" w:date="2023-06-30T12:44:00Z"/>
                <w:rFonts w:ascii="Times New Roman" w:hAnsi="Times New Roman" w:cs="Times New Roman"/>
                <w:rPrChange w:id="1416" w:author="Daniel Noble" w:date="2023-06-30T12:50:00Z">
                  <w:rPr>
                    <w:ins w:id="141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18" w:author="Daniel Noble" w:date="2023-06-30T12:44:00Z"/>
                <w:rFonts w:ascii="Times New Roman" w:hAnsi="Times New Roman" w:cs="Times New Roman"/>
                <w:rPrChange w:id="1419" w:author="Daniel Noble" w:date="2023-06-30T12:50:00Z">
                  <w:rPr>
                    <w:ins w:id="1420" w:author="Daniel Noble" w:date="2023-06-30T12:44:00Z"/>
                  </w:rPr>
                </w:rPrChange>
              </w:rPr>
            </w:pPr>
            <w:ins w:id="1421" w:author="Daniel Noble" w:date="2023-06-30T12:44:00Z">
              <w:r w:rsidRPr="00427B7F">
                <w:rPr>
                  <w:rFonts w:ascii="Times New Roman" w:eastAsia="Helvetica" w:hAnsi="Times New Roman" w:cs="Times New Roman"/>
                  <w:color w:val="000000"/>
                  <w:sz w:val="22"/>
                  <w:szCs w:val="22"/>
                  <w:rPrChange w:id="1422"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23" w:author="Daniel Noble" w:date="2023-06-30T12:44:00Z"/>
                <w:rFonts w:ascii="Times New Roman" w:hAnsi="Times New Roman" w:cs="Times New Roman"/>
                <w:rPrChange w:id="1424" w:author="Daniel Noble" w:date="2023-06-30T12:50:00Z">
                  <w:rPr>
                    <w:ins w:id="1425" w:author="Daniel Noble" w:date="2023-06-30T12:44:00Z"/>
                  </w:rPr>
                </w:rPrChange>
              </w:rPr>
            </w:pPr>
            <w:ins w:id="1426" w:author="Daniel Noble" w:date="2023-06-30T12:44:00Z">
              <w:r w:rsidRPr="00427B7F">
                <w:rPr>
                  <w:rFonts w:ascii="Times New Roman" w:eastAsia="Helvetica" w:hAnsi="Times New Roman" w:cs="Times New Roman"/>
                  <w:color w:val="000000"/>
                  <w:sz w:val="22"/>
                  <w:szCs w:val="22"/>
                  <w:rPrChange w:id="1427"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28" w:author="Daniel Noble" w:date="2023-06-30T12:44:00Z"/>
                <w:rFonts w:ascii="Times New Roman" w:hAnsi="Times New Roman" w:cs="Times New Roman"/>
                <w:rPrChange w:id="1429" w:author="Daniel Noble" w:date="2023-06-30T12:50:00Z">
                  <w:rPr>
                    <w:ins w:id="1430" w:author="Daniel Noble" w:date="2023-06-30T12:44:00Z"/>
                  </w:rPr>
                </w:rPrChange>
              </w:rPr>
            </w:pPr>
            <w:ins w:id="1431" w:author="Daniel Noble" w:date="2023-06-30T12:44:00Z">
              <w:r w:rsidRPr="00427B7F">
                <w:rPr>
                  <w:rFonts w:ascii="Times New Roman" w:eastAsia="Helvetica" w:hAnsi="Times New Roman" w:cs="Times New Roman"/>
                  <w:color w:val="000000"/>
                  <w:sz w:val="22"/>
                  <w:szCs w:val="22"/>
                  <w:rPrChange w:id="1432"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14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34" w:author="Daniel Noble" w:date="2023-06-30T12:44:00Z"/>
                <w:rFonts w:ascii="Times New Roman" w:hAnsi="Times New Roman" w:cs="Times New Roman"/>
                <w:rPrChange w:id="1435" w:author="Daniel Noble" w:date="2023-06-30T12:50:00Z">
                  <w:rPr>
                    <w:ins w:id="143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37" w:author="Daniel Noble" w:date="2023-06-30T12:44:00Z"/>
                <w:rFonts w:ascii="Times New Roman" w:hAnsi="Times New Roman" w:cs="Times New Roman"/>
                <w:rPrChange w:id="1438" w:author="Daniel Noble" w:date="2023-06-30T12:50:00Z">
                  <w:rPr>
                    <w:ins w:id="1439" w:author="Daniel Noble" w:date="2023-06-30T12:44:00Z"/>
                  </w:rPr>
                </w:rPrChange>
              </w:rPr>
            </w:pPr>
            <w:ins w:id="1440" w:author="Daniel Noble" w:date="2023-06-30T12:44:00Z">
              <w:r w:rsidRPr="00427B7F">
                <w:rPr>
                  <w:rFonts w:ascii="Times New Roman" w:eastAsia="Helvetica" w:hAnsi="Times New Roman" w:cs="Times New Roman"/>
                  <w:color w:val="000000"/>
                  <w:sz w:val="22"/>
                  <w:szCs w:val="22"/>
                  <w:rPrChange w:id="1441"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42" w:author="Daniel Noble" w:date="2023-06-30T12:44:00Z"/>
                <w:rFonts w:ascii="Times New Roman" w:hAnsi="Times New Roman" w:cs="Times New Roman"/>
                <w:rPrChange w:id="1443" w:author="Daniel Noble" w:date="2023-06-30T12:50:00Z">
                  <w:rPr>
                    <w:ins w:id="1444" w:author="Daniel Noble" w:date="2023-06-30T12:44:00Z"/>
                  </w:rPr>
                </w:rPrChange>
              </w:rPr>
            </w:pPr>
            <w:ins w:id="1445" w:author="Daniel Noble" w:date="2023-06-30T12:44:00Z">
              <w:r w:rsidRPr="00427B7F">
                <w:rPr>
                  <w:rFonts w:ascii="Times New Roman" w:eastAsia="Helvetica" w:hAnsi="Times New Roman" w:cs="Times New Roman"/>
                  <w:color w:val="000000"/>
                  <w:sz w:val="22"/>
                  <w:szCs w:val="22"/>
                  <w:rPrChange w:id="144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47" w:author="Daniel Noble" w:date="2023-06-30T12:44:00Z"/>
                <w:rFonts w:ascii="Times New Roman" w:hAnsi="Times New Roman" w:cs="Times New Roman"/>
                <w:rPrChange w:id="1448" w:author="Daniel Noble" w:date="2023-06-30T12:50:00Z">
                  <w:rPr>
                    <w:ins w:id="1449" w:author="Daniel Noble" w:date="2023-06-30T12:44:00Z"/>
                  </w:rPr>
                </w:rPrChange>
              </w:rPr>
            </w:pPr>
            <w:ins w:id="1450" w:author="Daniel Noble" w:date="2023-06-30T12:44:00Z">
              <w:r w:rsidRPr="00427B7F">
                <w:rPr>
                  <w:rFonts w:ascii="Times New Roman" w:eastAsia="Helvetica" w:hAnsi="Times New Roman" w:cs="Times New Roman"/>
                  <w:color w:val="000000"/>
                  <w:sz w:val="22"/>
                  <w:szCs w:val="22"/>
                  <w:rPrChange w:id="1451"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14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53" w:author="Daniel Noble" w:date="2023-06-30T12:44:00Z"/>
                <w:rFonts w:ascii="Times New Roman" w:hAnsi="Times New Roman" w:cs="Times New Roman"/>
                <w:rPrChange w:id="1454" w:author="Daniel Noble" w:date="2023-06-30T12:50:00Z">
                  <w:rPr>
                    <w:ins w:id="145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56" w:author="Daniel Noble" w:date="2023-06-30T12:44:00Z"/>
                <w:rFonts w:ascii="Times New Roman" w:hAnsi="Times New Roman" w:cs="Times New Roman"/>
                <w:rPrChange w:id="1457" w:author="Daniel Noble" w:date="2023-06-30T12:50:00Z">
                  <w:rPr>
                    <w:ins w:id="1458" w:author="Daniel Noble" w:date="2023-06-30T12:44:00Z"/>
                  </w:rPr>
                </w:rPrChange>
              </w:rPr>
            </w:pPr>
            <w:ins w:id="1459" w:author="Daniel Noble" w:date="2023-06-30T12:47:00Z">
              <w:r w:rsidRPr="00427B7F">
                <w:rPr>
                  <w:rFonts w:ascii="Times New Roman" w:eastAsia="Helvetica" w:hAnsi="Times New Roman" w:cs="Times New Roman"/>
                  <w:color w:val="000000"/>
                  <w:sz w:val="22"/>
                  <w:szCs w:val="22"/>
                  <w:rPrChange w:id="146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61" w:author="Daniel Noble" w:date="2023-06-30T12:44:00Z"/>
                <w:rFonts w:ascii="Times New Roman" w:hAnsi="Times New Roman" w:cs="Times New Roman"/>
                <w:rPrChange w:id="1462" w:author="Daniel Noble" w:date="2023-06-30T12:50:00Z">
                  <w:rPr>
                    <w:ins w:id="1463" w:author="Daniel Noble" w:date="2023-06-30T12:44:00Z"/>
                  </w:rPr>
                </w:rPrChange>
              </w:rPr>
            </w:pPr>
            <w:ins w:id="1464" w:author="Daniel Noble" w:date="2023-06-30T12:44:00Z">
              <w:r w:rsidRPr="00427B7F">
                <w:rPr>
                  <w:rFonts w:ascii="Times New Roman" w:eastAsia="Helvetica" w:hAnsi="Times New Roman" w:cs="Times New Roman"/>
                  <w:color w:val="000000"/>
                  <w:sz w:val="22"/>
                  <w:szCs w:val="22"/>
                  <w:rPrChange w:id="1465"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66" w:author="Daniel Noble" w:date="2023-06-30T12:44:00Z"/>
                <w:rFonts w:ascii="Times New Roman" w:hAnsi="Times New Roman" w:cs="Times New Roman"/>
                <w:rPrChange w:id="1467" w:author="Daniel Noble" w:date="2023-06-30T12:50:00Z">
                  <w:rPr>
                    <w:ins w:id="1468" w:author="Daniel Noble" w:date="2023-06-30T12:44:00Z"/>
                  </w:rPr>
                </w:rPrChange>
              </w:rPr>
            </w:pPr>
            <w:ins w:id="1469" w:author="Daniel Noble" w:date="2023-06-30T12:44:00Z">
              <w:r w:rsidRPr="00427B7F">
                <w:rPr>
                  <w:rFonts w:ascii="Times New Roman" w:eastAsia="Helvetica" w:hAnsi="Times New Roman" w:cs="Times New Roman"/>
                  <w:color w:val="000000"/>
                  <w:sz w:val="22"/>
                  <w:szCs w:val="22"/>
                  <w:rPrChange w:id="1470"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14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72" w:author="Daniel Noble" w:date="2023-06-30T12:44:00Z"/>
                <w:rFonts w:ascii="Times New Roman" w:hAnsi="Times New Roman" w:cs="Times New Roman"/>
                <w:rPrChange w:id="1473" w:author="Daniel Noble" w:date="2023-06-30T12:50:00Z">
                  <w:rPr>
                    <w:ins w:id="147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75" w:author="Daniel Noble" w:date="2023-06-30T12:44:00Z"/>
                <w:rFonts w:ascii="Times New Roman" w:hAnsi="Times New Roman" w:cs="Times New Roman"/>
                <w:rPrChange w:id="1476" w:author="Daniel Noble" w:date="2023-06-30T12:50:00Z">
                  <w:rPr>
                    <w:ins w:id="1477" w:author="Daniel Noble" w:date="2023-06-30T12:44:00Z"/>
                  </w:rPr>
                </w:rPrChange>
              </w:rPr>
            </w:pPr>
            <w:ins w:id="1478" w:author="Daniel Noble" w:date="2023-06-30T12:47:00Z">
              <w:r w:rsidRPr="00427B7F">
                <w:rPr>
                  <w:rFonts w:ascii="Times New Roman" w:eastAsia="Helvetica" w:hAnsi="Times New Roman" w:cs="Times New Roman"/>
                  <w:color w:val="000000"/>
                  <w:sz w:val="22"/>
                  <w:szCs w:val="22"/>
                  <w:rPrChange w:id="147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80" w:author="Daniel Noble" w:date="2023-06-30T12:44:00Z"/>
                <w:rFonts w:ascii="Times New Roman" w:hAnsi="Times New Roman" w:cs="Times New Roman"/>
                <w:rPrChange w:id="1481" w:author="Daniel Noble" w:date="2023-06-30T12:50:00Z">
                  <w:rPr>
                    <w:ins w:id="1482" w:author="Daniel Noble" w:date="2023-06-30T12:44:00Z"/>
                  </w:rPr>
                </w:rPrChange>
              </w:rPr>
            </w:pPr>
            <w:ins w:id="1483" w:author="Daniel Noble" w:date="2023-06-30T12:44:00Z">
              <w:r w:rsidRPr="00427B7F">
                <w:rPr>
                  <w:rFonts w:ascii="Times New Roman" w:eastAsia="Helvetica" w:hAnsi="Times New Roman" w:cs="Times New Roman"/>
                  <w:color w:val="000000"/>
                  <w:sz w:val="22"/>
                  <w:szCs w:val="22"/>
                  <w:rPrChange w:id="1484"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85" w:author="Daniel Noble" w:date="2023-06-30T12:44:00Z"/>
                <w:rFonts w:ascii="Times New Roman" w:hAnsi="Times New Roman" w:cs="Times New Roman"/>
                <w:rPrChange w:id="1486" w:author="Daniel Noble" w:date="2023-06-30T12:50:00Z">
                  <w:rPr>
                    <w:ins w:id="1487" w:author="Daniel Noble" w:date="2023-06-30T12:44:00Z"/>
                  </w:rPr>
                </w:rPrChange>
              </w:rPr>
            </w:pPr>
            <w:ins w:id="1488" w:author="Daniel Noble" w:date="2023-06-30T12:44:00Z">
              <w:r w:rsidRPr="00427B7F">
                <w:rPr>
                  <w:rFonts w:ascii="Times New Roman" w:eastAsia="Helvetica" w:hAnsi="Times New Roman" w:cs="Times New Roman"/>
                  <w:color w:val="000000"/>
                  <w:sz w:val="22"/>
                  <w:szCs w:val="22"/>
                  <w:rPrChange w:id="1489"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14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91" w:author="Daniel Noble" w:date="2023-06-30T12:44:00Z"/>
                <w:rFonts w:ascii="Times New Roman" w:hAnsi="Times New Roman" w:cs="Times New Roman"/>
                <w:b/>
                <w:bCs/>
                <w:rPrChange w:id="1492" w:author="Daniel Noble" w:date="2023-06-30T12:50:00Z">
                  <w:rPr>
                    <w:ins w:id="1493" w:author="Daniel Noble" w:date="2023-06-30T12:44:00Z"/>
                  </w:rPr>
                </w:rPrChange>
              </w:rPr>
            </w:pPr>
            <w:ins w:id="1494" w:author="Daniel Noble" w:date="2023-06-30T12:44:00Z">
              <w:r w:rsidRPr="00427B7F">
                <w:rPr>
                  <w:rFonts w:ascii="Times New Roman" w:eastAsia="Helvetica" w:hAnsi="Times New Roman" w:cs="Times New Roman"/>
                  <w:b/>
                  <w:bCs/>
                  <w:color w:val="000000"/>
                  <w:sz w:val="22"/>
                  <w:szCs w:val="22"/>
                  <w:rPrChange w:id="1495"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496" w:author="Daniel Noble" w:date="2023-06-30T12:44:00Z"/>
                <w:rFonts w:ascii="Times New Roman" w:hAnsi="Times New Roman" w:cs="Times New Roman"/>
                <w:rPrChange w:id="1497" w:author="Daniel Noble" w:date="2023-06-30T12:50:00Z">
                  <w:rPr>
                    <w:ins w:id="1498" w:author="Daniel Noble" w:date="2023-06-30T12:44:00Z"/>
                  </w:rPr>
                </w:rPrChange>
              </w:rPr>
            </w:pPr>
            <w:ins w:id="1499" w:author="Daniel Noble" w:date="2023-06-30T12:44:00Z">
              <w:r w:rsidRPr="00427B7F">
                <w:rPr>
                  <w:rFonts w:ascii="Times New Roman" w:eastAsia="Helvetica" w:hAnsi="Times New Roman" w:cs="Times New Roman"/>
                  <w:color w:val="000000"/>
                  <w:sz w:val="22"/>
                  <w:szCs w:val="22"/>
                  <w:rPrChange w:id="1500"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01" w:author="Daniel Noble" w:date="2023-06-30T12:44:00Z"/>
                <w:rFonts w:ascii="Times New Roman" w:hAnsi="Times New Roman" w:cs="Times New Roman"/>
                <w:rPrChange w:id="1502" w:author="Daniel Noble" w:date="2023-06-30T12:50:00Z">
                  <w:rPr>
                    <w:ins w:id="1503" w:author="Daniel Noble" w:date="2023-06-30T12:44:00Z"/>
                  </w:rPr>
                </w:rPrChange>
              </w:rPr>
            </w:pPr>
            <w:ins w:id="1504" w:author="Daniel Noble" w:date="2023-06-30T12:44:00Z">
              <w:r w:rsidRPr="00427B7F">
                <w:rPr>
                  <w:rFonts w:ascii="Times New Roman" w:eastAsia="Helvetica" w:hAnsi="Times New Roman" w:cs="Times New Roman"/>
                  <w:color w:val="000000"/>
                  <w:sz w:val="22"/>
                  <w:szCs w:val="22"/>
                  <w:rPrChange w:id="150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06" w:author="Daniel Noble" w:date="2023-06-30T12:44:00Z"/>
                <w:rFonts w:ascii="Times New Roman" w:hAnsi="Times New Roman" w:cs="Times New Roman"/>
                <w:rPrChange w:id="1507" w:author="Daniel Noble" w:date="2023-06-30T12:50:00Z">
                  <w:rPr>
                    <w:ins w:id="1508" w:author="Daniel Noble" w:date="2023-06-30T12:44:00Z"/>
                  </w:rPr>
                </w:rPrChange>
              </w:rPr>
            </w:pPr>
            <w:ins w:id="1509" w:author="Daniel Noble" w:date="2023-06-30T12:44:00Z">
              <w:r w:rsidRPr="00427B7F">
                <w:rPr>
                  <w:rFonts w:ascii="Times New Roman" w:eastAsia="Helvetica" w:hAnsi="Times New Roman" w:cs="Times New Roman"/>
                  <w:color w:val="000000"/>
                  <w:sz w:val="22"/>
                  <w:szCs w:val="22"/>
                  <w:rPrChange w:id="1510"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15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12" w:author="Daniel Noble" w:date="2023-06-30T12:44:00Z"/>
                <w:rFonts w:ascii="Times New Roman" w:hAnsi="Times New Roman" w:cs="Times New Roman"/>
                <w:rPrChange w:id="1513" w:author="Daniel Noble" w:date="2023-06-30T12:50:00Z">
                  <w:rPr>
                    <w:ins w:id="151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15" w:author="Daniel Noble" w:date="2023-06-30T12:44:00Z"/>
                <w:rFonts w:ascii="Times New Roman" w:hAnsi="Times New Roman" w:cs="Times New Roman"/>
                <w:rPrChange w:id="1516" w:author="Daniel Noble" w:date="2023-06-30T12:50:00Z">
                  <w:rPr>
                    <w:ins w:id="1517" w:author="Daniel Noble" w:date="2023-06-30T12:44:00Z"/>
                  </w:rPr>
                </w:rPrChange>
              </w:rPr>
            </w:pPr>
            <w:ins w:id="1518" w:author="Daniel Noble" w:date="2023-06-30T12:49:00Z">
              <w:r w:rsidRPr="00427B7F">
                <w:rPr>
                  <w:rFonts w:ascii="Times New Roman" w:eastAsia="Helvetica" w:hAnsi="Times New Roman" w:cs="Times New Roman"/>
                  <w:color w:val="000000"/>
                  <w:sz w:val="22"/>
                  <w:szCs w:val="22"/>
                  <w:rPrChange w:id="151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20" w:author="Daniel Noble" w:date="2023-06-30T12:44:00Z"/>
                <w:rFonts w:ascii="Times New Roman" w:hAnsi="Times New Roman" w:cs="Times New Roman"/>
                <w:rPrChange w:id="1521" w:author="Daniel Noble" w:date="2023-06-30T12:50:00Z">
                  <w:rPr>
                    <w:ins w:id="1522" w:author="Daniel Noble" w:date="2023-06-30T12:44:00Z"/>
                  </w:rPr>
                </w:rPrChange>
              </w:rPr>
            </w:pPr>
            <w:ins w:id="1523" w:author="Daniel Noble" w:date="2023-06-30T12:44:00Z">
              <w:r w:rsidRPr="00427B7F">
                <w:rPr>
                  <w:rFonts w:ascii="Times New Roman" w:eastAsia="Helvetica" w:hAnsi="Times New Roman" w:cs="Times New Roman"/>
                  <w:color w:val="000000"/>
                  <w:sz w:val="22"/>
                  <w:szCs w:val="22"/>
                  <w:rPrChange w:id="1524"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25" w:author="Daniel Noble" w:date="2023-06-30T12:44:00Z"/>
                <w:rFonts w:ascii="Times New Roman" w:hAnsi="Times New Roman" w:cs="Times New Roman"/>
                <w:rPrChange w:id="1526" w:author="Daniel Noble" w:date="2023-06-30T12:50:00Z">
                  <w:rPr>
                    <w:ins w:id="1527" w:author="Daniel Noble" w:date="2023-06-30T12:44:00Z"/>
                  </w:rPr>
                </w:rPrChange>
              </w:rPr>
            </w:pPr>
            <w:ins w:id="1528" w:author="Daniel Noble" w:date="2023-06-30T12:44:00Z">
              <w:r w:rsidRPr="00427B7F">
                <w:rPr>
                  <w:rFonts w:ascii="Times New Roman" w:eastAsia="Helvetica" w:hAnsi="Times New Roman" w:cs="Times New Roman"/>
                  <w:color w:val="000000"/>
                  <w:sz w:val="22"/>
                  <w:szCs w:val="22"/>
                  <w:rPrChange w:id="1529"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15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31" w:author="Daniel Noble" w:date="2023-06-30T12:44:00Z"/>
                <w:rFonts w:ascii="Times New Roman" w:hAnsi="Times New Roman" w:cs="Times New Roman"/>
                <w:rPrChange w:id="1532" w:author="Daniel Noble" w:date="2023-06-30T12:50:00Z">
                  <w:rPr>
                    <w:ins w:id="153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34" w:author="Daniel Noble" w:date="2023-06-30T12:44:00Z"/>
                <w:rFonts w:ascii="Times New Roman" w:hAnsi="Times New Roman" w:cs="Times New Roman"/>
                <w:rPrChange w:id="1535" w:author="Daniel Noble" w:date="2023-06-30T12:50:00Z">
                  <w:rPr>
                    <w:ins w:id="1536" w:author="Daniel Noble" w:date="2023-06-30T12:44:00Z"/>
                  </w:rPr>
                </w:rPrChange>
              </w:rPr>
            </w:pPr>
            <w:ins w:id="1537" w:author="Daniel Noble" w:date="2023-06-30T12:44:00Z">
              <w:r w:rsidRPr="00427B7F">
                <w:rPr>
                  <w:rFonts w:ascii="Times New Roman" w:eastAsia="Helvetica" w:hAnsi="Times New Roman" w:cs="Times New Roman"/>
                  <w:color w:val="000000"/>
                  <w:sz w:val="22"/>
                  <w:szCs w:val="22"/>
                  <w:rPrChange w:id="1538"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39" w:author="Daniel Noble" w:date="2023-06-30T12:44:00Z"/>
                <w:rFonts w:ascii="Times New Roman" w:hAnsi="Times New Roman" w:cs="Times New Roman"/>
                <w:rPrChange w:id="1540" w:author="Daniel Noble" w:date="2023-06-30T12:50:00Z">
                  <w:rPr>
                    <w:ins w:id="1541" w:author="Daniel Noble" w:date="2023-06-30T12:44:00Z"/>
                  </w:rPr>
                </w:rPrChange>
              </w:rPr>
            </w:pPr>
            <w:ins w:id="1542" w:author="Daniel Noble" w:date="2023-06-30T12:44:00Z">
              <w:r w:rsidRPr="00427B7F">
                <w:rPr>
                  <w:rFonts w:ascii="Times New Roman" w:eastAsia="Helvetica" w:hAnsi="Times New Roman" w:cs="Times New Roman"/>
                  <w:color w:val="000000"/>
                  <w:sz w:val="22"/>
                  <w:szCs w:val="22"/>
                  <w:rPrChange w:id="154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44" w:author="Daniel Noble" w:date="2023-06-30T12:44:00Z"/>
                <w:rFonts w:ascii="Times New Roman" w:hAnsi="Times New Roman" w:cs="Times New Roman"/>
                <w:rPrChange w:id="1545" w:author="Daniel Noble" w:date="2023-06-30T12:50:00Z">
                  <w:rPr>
                    <w:ins w:id="1546" w:author="Daniel Noble" w:date="2023-06-30T12:44:00Z"/>
                  </w:rPr>
                </w:rPrChange>
              </w:rPr>
            </w:pPr>
            <w:ins w:id="1547" w:author="Daniel Noble" w:date="2023-06-30T12:44:00Z">
              <w:r w:rsidRPr="00427B7F">
                <w:rPr>
                  <w:rFonts w:ascii="Times New Roman" w:eastAsia="Helvetica" w:hAnsi="Times New Roman" w:cs="Times New Roman"/>
                  <w:color w:val="000000"/>
                  <w:sz w:val="22"/>
                  <w:szCs w:val="22"/>
                  <w:rPrChange w:id="1548"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15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50" w:author="Daniel Noble" w:date="2023-06-30T12:44:00Z"/>
                <w:rFonts w:ascii="Times New Roman" w:hAnsi="Times New Roman" w:cs="Times New Roman"/>
                <w:rPrChange w:id="1551" w:author="Daniel Noble" w:date="2023-06-30T12:50:00Z">
                  <w:rPr>
                    <w:ins w:id="155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53" w:author="Daniel Noble" w:date="2023-06-30T12:44:00Z"/>
                <w:rFonts w:ascii="Times New Roman" w:hAnsi="Times New Roman" w:cs="Times New Roman"/>
                <w:rPrChange w:id="1554" w:author="Daniel Noble" w:date="2023-06-30T12:50:00Z">
                  <w:rPr>
                    <w:ins w:id="1555" w:author="Daniel Noble" w:date="2023-06-30T12:44:00Z"/>
                  </w:rPr>
                </w:rPrChange>
              </w:rPr>
            </w:pPr>
            <w:ins w:id="1556" w:author="Daniel Noble" w:date="2023-06-30T12:44:00Z">
              <w:r w:rsidRPr="00427B7F">
                <w:rPr>
                  <w:rFonts w:ascii="Times New Roman" w:eastAsia="Helvetica" w:hAnsi="Times New Roman" w:cs="Times New Roman"/>
                  <w:color w:val="000000"/>
                  <w:sz w:val="22"/>
                  <w:szCs w:val="22"/>
                  <w:rPrChange w:id="1557"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58" w:author="Daniel Noble" w:date="2023-06-30T12:44:00Z"/>
                <w:rFonts w:ascii="Times New Roman" w:hAnsi="Times New Roman" w:cs="Times New Roman"/>
                <w:rPrChange w:id="1559" w:author="Daniel Noble" w:date="2023-06-30T12:50:00Z">
                  <w:rPr>
                    <w:ins w:id="1560" w:author="Daniel Noble" w:date="2023-06-30T12:44:00Z"/>
                  </w:rPr>
                </w:rPrChange>
              </w:rPr>
            </w:pPr>
            <w:ins w:id="1561" w:author="Daniel Noble" w:date="2023-06-30T12:44:00Z">
              <w:r w:rsidRPr="00427B7F">
                <w:rPr>
                  <w:rFonts w:ascii="Times New Roman" w:eastAsia="Helvetica" w:hAnsi="Times New Roman" w:cs="Times New Roman"/>
                  <w:color w:val="000000"/>
                  <w:sz w:val="22"/>
                  <w:szCs w:val="22"/>
                  <w:rPrChange w:id="1562"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63" w:author="Daniel Noble" w:date="2023-06-30T12:44:00Z"/>
                <w:rFonts w:ascii="Times New Roman" w:hAnsi="Times New Roman" w:cs="Times New Roman"/>
                <w:rPrChange w:id="1564" w:author="Daniel Noble" w:date="2023-06-30T12:50:00Z">
                  <w:rPr>
                    <w:ins w:id="1565" w:author="Daniel Noble" w:date="2023-06-30T12:44:00Z"/>
                  </w:rPr>
                </w:rPrChange>
              </w:rPr>
            </w:pPr>
            <w:ins w:id="1566" w:author="Daniel Noble" w:date="2023-06-30T12:44:00Z">
              <w:r w:rsidRPr="00427B7F">
                <w:rPr>
                  <w:rFonts w:ascii="Times New Roman" w:eastAsia="Helvetica" w:hAnsi="Times New Roman" w:cs="Times New Roman"/>
                  <w:color w:val="000000"/>
                  <w:sz w:val="22"/>
                  <w:szCs w:val="22"/>
                  <w:rPrChange w:id="1567"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15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69" w:author="Daniel Noble" w:date="2023-06-30T12:44:00Z"/>
                <w:rFonts w:ascii="Times New Roman" w:hAnsi="Times New Roman" w:cs="Times New Roman"/>
                <w:rPrChange w:id="1570" w:author="Daniel Noble" w:date="2023-06-30T12:50:00Z">
                  <w:rPr>
                    <w:ins w:id="157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2" w:author="Daniel Noble" w:date="2023-06-30T12:44:00Z"/>
                <w:rFonts w:ascii="Times New Roman" w:hAnsi="Times New Roman" w:cs="Times New Roman"/>
                <w:rPrChange w:id="1573" w:author="Daniel Noble" w:date="2023-06-30T12:50:00Z">
                  <w:rPr>
                    <w:ins w:id="1574" w:author="Daniel Noble" w:date="2023-06-30T12:44:00Z"/>
                  </w:rPr>
                </w:rPrChange>
              </w:rPr>
            </w:pPr>
            <w:ins w:id="1575" w:author="Daniel Noble" w:date="2023-06-30T12:44:00Z">
              <w:r w:rsidRPr="00427B7F">
                <w:rPr>
                  <w:rFonts w:ascii="Times New Roman" w:eastAsia="Helvetica" w:hAnsi="Times New Roman" w:cs="Times New Roman"/>
                  <w:color w:val="000000"/>
                  <w:sz w:val="22"/>
                  <w:szCs w:val="22"/>
                  <w:rPrChange w:id="1576"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77" w:author="Daniel Noble" w:date="2023-06-30T12:44:00Z"/>
                <w:rFonts w:ascii="Times New Roman" w:hAnsi="Times New Roman" w:cs="Times New Roman"/>
                <w:rPrChange w:id="1578" w:author="Daniel Noble" w:date="2023-06-30T12:50:00Z">
                  <w:rPr>
                    <w:ins w:id="1579" w:author="Daniel Noble" w:date="2023-06-30T12:44:00Z"/>
                  </w:rPr>
                </w:rPrChange>
              </w:rPr>
            </w:pPr>
            <w:ins w:id="1580" w:author="Daniel Noble" w:date="2023-06-30T12:44:00Z">
              <w:r w:rsidRPr="00427B7F">
                <w:rPr>
                  <w:rFonts w:ascii="Times New Roman" w:eastAsia="Helvetica" w:hAnsi="Times New Roman" w:cs="Times New Roman"/>
                  <w:color w:val="000000"/>
                  <w:sz w:val="22"/>
                  <w:szCs w:val="22"/>
                  <w:rPrChange w:id="1581"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82" w:author="Daniel Noble" w:date="2023-06-30T12:44:00Z"/>
                <w:rFonts w:ascii="Times New Roman" w:hAnsi="Times New Roman" w:cs="Times New Roman"/>
                <w:rPrChange w:id="1583" w:author="Daniel Noble" w:date="2023-06-30T12:50:00Z">
                  <w:rPr>
                    <w:ins w:id="1584" w:author="Daniel Noble" w:date="2023-06-30T12:44:00Z"/>
                  </w:rPr>
                </w:rPrChange>
              </w:rPr>
            </w:pPr>
            <w:ins w:id="1585" w:author="Daniel Noble" w:date="2023-06-30T12:44:00Z">
              <w:r w:rsidRPr="00427B7F">
                <w:rPr>
                  <w:rFonts w:ascii="Times New Roman" w:eastAsia="Helvetica" w:hAnsi="Times New Roman" w:cs="Times New Roman"/>
                  <w:color w:val="000000"/>
                  <w:sz w:val="22"/>
                  <w:szCs w:val="22"/>
                  <w:rPrChange w:id="1586"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15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88" w:author="Daniel Noble" w:date="2023-06-30T12:44:00Z"/>
                <w:rFonts w:ascii="Times New Roman" w:hAnsi="Times New Roman" w:cs="Times New Roman"/>
                <w:rPrChange w:id="1589" w:author="Daniel Noble" w:date="2023-06-30T12:50:00Z">
                  <w:rPr>
                    <w:ins w:id="159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91" w:author="Daniel Noble" w:date="2023-06-30T12:44:00Z"/>
                <w:rFonts w:ascii="Times New Roman" w:hAnsi="Times New Roman" w:cs="Times New Roman"/>
                <w:rPrChange w:id="1592" w:author="Daniel Noble" w:date="2023-06-30T12:50:00Z">
                  <w:rPr>
                    <w:ins w:id="1593" w:author="Daniel Noble" w:date="2023-06-30T12:44:00Z"/>
                  </w:rPr>
                </w:rPrChange>
              </w:rPr>
            </w:pPr>
            <w:ins w:id="1594" w:author="Daniel Noble" w:date="2023-06-30T12:44:00Z">
              <w:r w:rsidRPr="00427B7F">
                <w:rPr>
                  <w:rFonts w:ascii="Times New Roman" w:eastAsia="Helvetica" w:hAnsi="Times New Roman" w:cs="Times New Roman"/>
                  <w:color w:val="000000"/>
                  <w:sz w:val="22"/>
                  <w:szCs w:val="22"/>
                  <w:rPrChange w:id="1595"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596" w:author="Daniel Noble" w:date="2023-06-30T12:44:00Z"/>
                <w:rFonts w:ascii="Times New Roman" w:hAnsi="Times New Roman" w:cs="Times New Roman"/>
                <w:rPrChange w:id="1597" w:author="Daniel Noble" w:date="2023-06-30T12:50:00Z">
                  <w:rPr>
                    <w:ins w:id="1598" w:author="Daniel Noble" w:date="2023-06-30T12:44:00Z"/>
                  </w:rPr>
                </w:rPrChange>
              </w:rPr>
            </w:pPr>
            <w:ins w:id="1599" w:author="Daniel Noble" w:date="2023-06-30T12:44:00Z">
              <w:r w:rsidRPr="00427B7F">
                <w:rPr>
                  <w:rFonts w:ascii="Times New Roman" w:eastAsia="Helvetica" w:hAnsi="Times New Roman" w:cs="Times New Roman"/>
                  <w:color w:val="000000"/>
                  <w:sz w:val="22"/>
                  <w:szCs w:val="22"/>
                  <w:rPrChange w:id="1600"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01" w:author="Daniel Noble" w:date="2023-06-30T12:44:00Z"/>
                <w:rFonts w:ascii="Times New Roman" w:hAnsi="Times New Roman" w:cs="Times New Roman"/>
                <w:rPrChange w:id="1602" w:author="Daniel Noble" w:date="2023-06-30T12:50:00Z">
                  <w:rPr>
                    <w:ins w:id="1603" w:author="Daniel Noble" w:date="2023-06-30T12:44:00Z"/>
                  </w:rPr>
                </w:rPrChange>
              </w:rPr>
            </w:pPr>
            <w:ins w:id="1604" w:author="Daniel Noble" w:date="2023-06-30T12:44:00Z">
              <w:r w:rsidRPr="00427B7F">
                <w:rPr>
                  <w:rFonts w:ascii="Times New Roman" w:eastAsia="Helvetica" w:hAnsi="Times New Roman" w:cs="Times New Roman"/>
                  <w:color w:val="000000"/>
                  <w:sz w:val="22"/>
                  <w:szCs w:val="22"/>
                  <w:rPrChange w:id="1605"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16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07" w:author="Daniel Noble" w:date="2023-06-30T12:44:00Z"/>
                <w:rFonts w:ascii="Times New Roman" w:hAnsi="Times New Roman" w:cs="Times New Roman"/>
                <w:rPrChange w:id="1608" w:author="Daniel Noble" w:date="2023-06-30T12:50:00Z">
                  <w:rPr>
                    <w:ins w:id="160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10" w:author="Daniel Noble" w:date="2023-06-30T12:44:00Z"/>
                <w:rFonts w:ascii="Times New Roman" w:hAnsi="Times New Roman" w:cs="Times New Roman"/>
                <w:rPrChange w:id="1611" w:author="Daniel Noble" w:date="2023-06-30T12:50:00Z">
                  <w:rPr>
                    <w:ins w:id="1612" w:author="Daniel Noble" w:date="2023-06-30T12:44:00Z"/>
                  </w:rPr>
                </w:rPrChange>
              </w:rPr>
            </w:pPr>
            <w:ins w:id="1613" w:author="Daniel Noble" w:date="2023-06-30T12:44:00Z">
              <w:r w:rsidRPr="00427B7F">
                <w:rPr>
                  <w:rFonts w:ascii="Times New Roman" w:eastAsia="Helvetica" w:hAnsi="Times New Roman" w:cs="Times New Roman"/>
                  <w:color w:val="000000"/>
                  <w:sz w:val="22"/>
                  <w:szCs w:val="22"/>
                  <w:rPrChange w:id="1614"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15" w:author="Daniel Noble" w:date="2023-06-30T12:44:00Z"/>
                <w:rFonts w:ascii="Times New Roman" w:hAnsi="Times New Roman" w:cs="Times New Roman"/>
                <w:rPrChange w:id="1616" w:author="Daniel Noble" w:date="2023-06-30T12:50:00Z">
                  <w:rPr>
                    <w:ins w:id="1617" w:author="Daniel Noble" w:date="2023-06-30T12:44:00Z"/>
                  </w:rPr>
                </w:rPrChange>
              </w:rPr>
            </w:pPr>
            <w:ins w:id="1618" w:author="Daniel Noble" w:date="2023-06-30T12:44:00Z">
              <w:r w:rsidRPr="00427B7F">
                <w:rPr>
                  <w:rFonts w:ascii="Times New Roman" w:eastAsia="Helvetica" w:hAnsi="Times New Roman" w:cs="Times New Roman"/>
                  <w:color w:val="000000"/>
                  <w:sz w:val="22"/>
                  <w:szCs w:val="22"/>
                  <w:rPrChange w:id="1619"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0" w:author="Daniel Noble" w:date="2023-06-30T12:44:00Z"/>
                <w:rFonts w:ascii="Times New Roman" w:hAnsi="Times New Roman" w:cs="Times New Roman"/>
                <w:rPrChange w:id="1621" w:author="Daniel Noble" w:date="2023-06-30T12:50:00Z">
                  <w:rPr>
                    <w:ins w:id="1622" w:author="Daniel Noble" w:date="2023-06-30T12:44:00Z"/>
                  </w:rPr>
                </w:rPrChange>
              </w:rPr>
            </w:pPr>
            <w:ins w:id="1623" w:author="Daniel Noble" w:date="2023-06-30T12:44:00Z">
              <w:r w:rsidRPr="00427B7F">
                <w:rPr>
                  <w:rFonts w:ascii="Times New Roman" w:eastAsia="Helvetica" w:hAnsi="Times New Roman" w:cs="Times New Roman"/>
                  <w:color w:val="000000"/>
                  <w:sz w:val="22"/>
                  <w:szCs w:val="22"/>
                  <w:rPrChange w:id="1624"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16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6" w:author="Daniel Noble" w:date="2023-06-30T12:44:00Z"/>
                <w:rFonts w:ascii="Times New Roman" w:hAnsi="Times New Roman" w:cs="Times New Roman"/>
                <w:rPrChange w:id="1627" w:author="Daniel Noble" w:date="2023-06-30T12:50:00Z">
                  <w:rPr>
                    <w:ins w:id="162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29" w:author="Daniel Noble" w:date="2023-06-30T12:44:00Z"/>
                <w:rFonts w:ascii="Times New Roman" w:hAnsi="Times New Roman" w:cs="Times New Roman"/>
                <w:rPrChange w:id="1630" w:author="Daniel Noble" w:date="2023-06-30T12:50:00Z">
                  <w:rPr>
                    <w:ins w:id="1631" w:author="Daniel Noble" w:date="2023-06-30T12:44:00Z"/>
                  </w:rPr>
                </w:rPrChange>
              </w:rPr>
            </w:pPr>
            <w:ins w:id="1632" w:author="Daniel Noble" w:date="2023-06-30T12:44:00Z">
              <w:r w:rsidRPr="00427B7F">
                <w:rPr>
                  <w:rFonts w:ascii="Times New Roman" w:eastAsia="Helvetica" w:hAnsi="Times New Roman" w:cs="Times New Roman"/>
                  <w:color w:val="000000"/>
                  <w:sz w:val="22"/>
                  <w:szCs w:val="22"/>
                  <w:rPrChange w:id="163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34" w:author="Daniel Noble" w:date="2023-06-30T12:44:00Z"/>
                <w:rFonts w:ascii="Times New Roman" w:hAnsi="Times New Roman" w:cs="Times New Roman"/>
                <w:rPrChange w:id="1635" w:author="Daniel Noble" w:date="2023-06-30T12:50:00Z">
                  <w:rPr>
                    <w:ins w:id="1636" w:author="Daniel Noble" w:date="2023-06-30T12:44:00Z"/>
                  </w:rPr>
                </w:rPrChange>
              </w:rPr>
            </w:pPr>
            <w:ins w:id="1637" w:author="Daniel Noble" w:date="2023-06-30T12:44:00Z">
              <w:r w:rsidRPr="00427B7F">
                <w:rPr>
                  <w:rFonts w:ascii="Times New Roman" w:eastAsia="Helvetica" w:hAnsi="Times New Roman" w:cs="Times New Roman"/>
                  <w:color w:val="000000"/>
                  <w:sz w:val="22"/>
                  <w:szCs w:val="22"/>
                  <w:rPrChange w:id="163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39" w:author="Daniel Noble" w:date="2023-06-30T12:44:00Z"/>
                <w:rFonts w:ascii="Times New Roman" w:hAnsi="Times New Roman" w:cs="Times New Roman"/>
                <w:rPrChange w:id="1640" w:author="Daniel Noble" w:date="2023-06-30T12:50:00Z">
                  <w:rPr>
                    <w:ins w:id="1641" w:author="Daniel Noble" w:date="2023-06-30T12:44:00Z"/>
                  </w:rPr>
                </w:rPrChange>
              </w:rPr>
            </w:pPr>
            <w:ins w:id="1642" w:author="Daniel Noble" w:date="2023-06-30T12:44:00Z">
              <w:r w:rsidRPr="00427B7F">
                <w:rPr>
                  <w:rFonts w:ascii="Times New Roman" w:eastAsia="Helvetica" w:hAnsi="Times New Roman" w:cs="Times New Roman"/>
                  <w:color w:val="000000"/>
                  <w:sz w:val="22"/>
                  <w:szCs w:val="22"/>
                  <w:rPrChange w:id="1643"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16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45" w:author="Daniel Noble" w:date="2023-06-30T12:44:00Z"/>
                <w:rFonts w:ascii="Times New Roman" w:hAnsi="Times New Roman" w:cs="Times New Roman"/>
                <w:rPrChange w:id="1646" w:author="Daniel Noble" w:date="2023-06-30T12:50:00Z">
                  <w:rPr>
                    <w:ins w:id="164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48" w:author="Daniel Noble" w:date="2023-06-30T12:44:00Z"/>
                <w:rFonts w:ascii="Times New Roman" w:hAnsi="Times New Roman" w:cs="Times New Roman"/>
                <w:rPrChange w:id="1649" w:author="Daniel Noble" w:date="2023-06-30T12:50:00Z">
                  <w:rPr>
                    <w:ins w:id="1650" w:author="Daniel Noble" w:date="2023-06-30T12:44:00Z"/>
                  </w:rPr>
                </w:rPrChange>
              </w:rPr>
            </w:pPr>
            <w:ins w:id="1651" w:author="Daniel Noble" w:date="2023-06-30T12:44:00Z">
              <w:r w:rsidRPr="00427B7F">
                <w:rPr>
                  <w:rFonts w:ascii="Times New Roman" w:eastAsia="Helvetica" w:hAnsi="Times New Roman" w:cs="Times New Roman"/>
                  <w:color w:val="000000"/>
                  <w:sz w:val="22"/>
                  <w:szCs w:val="22"/>
                  <w:rPrChange w:id="1652"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53" w:author="Daniel Noble" w:date="2023-06-30T12:44:00Z"/>
                <w:rFonts w:ascii="Times New Roman" w:hAnsi="Times New Roman" w:cs="Times New Roman"/>
                <w:rPrChange w:id="1654" w:author="Daniel Noble" w:date="2023-06-30T12:50:00Z">
                  <w:rPr>
                    <w:ins w:id="1655" w:author="Daniel Noble" w:date="2023-06-30T12:44:00Z"/>
                  </w:rPr>
                </w:rPrChange>
              </w:rPr>
            </w:pPr>
            <w:ins w:id="1656" w:author="Daniel Noble" w:date="2023-06-30T12:44:00Z">
              <w:r w:rsidRPr="00427B7F">
                <w:rPr>
                  <w:rFonts w:ascii="Times New Roman" w:eastAsia="Helvetica" w:hAnsi="Times New Roman" w:cs="Times New Roman"/>
                  <w:color w:val="000000"/>
                  <w:sz w:val="22"/>
                  <w:szCs w:val="22"/>
                  <w:rPrChange w:id="1657"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58" w:author="Daniel Noble" w:date="2023-06-30T12:44:00Z"/>
                <w:rFonts w:ascii="Times New Roman" w:hAnsi="Times New Roman" w:cs="Times New Roman"/>
                <w:rPrChange w:id="1659" w:author="Daniel Noble" w:date="2023-06-30T12:50:00Z">
                  <w:rPr>
                    <w:ins w:id="1660" w:author="Daniel Noble" w:date="2023-06-30T12:44:00Z"/>
                  </w:rPr>
                </w:rPrChange>
              </w:rPr>
            </w:pPr>
            <w:ins w:id="1661" w:author="Daniel Noble" w:date="2023-06-30T12:44:00Z">
              <w:r w:rsidRPr="00427B7F">
                <w:rPr>
                  <w:rFonts w:ascii="Times New Roman" w:eastAsia="Helvetica" w:hAnsi="Times New Roman" w:cs="Times New Roman"/>
                  <w:color w:val="000000"/>
                  <w:sz w:val="22"/>
                  <w:szCs w:val="22"/>
                  <w:rPrChange w:id="1662"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16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64" w:author="Daniel Noble" w:date="2023-06-30T12:44:00Z"/>
                <w:rFonts w:ascii="Times New Roman" w:hAnsi="Times New Roman" w:cs="Times New Roman"/>
                <w:rPrChange w:id="1665" w:author="Daniel Noble" w:date="2023-06-30T12:50:00Z">
                  <w:rPr>
                    <w:ins w:id="166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67" w:author="Daniel Noble" w:date="2023-06-30T12:44:00Z"/>
                <w:rFonts w:ascii="Times New Roman" w:hAnsi="Times New Roman" w:cs="Times New Roman"/>
                <w:rPrChange w:id="1668" w:author="Daniel Noble" w:date="2023-06-30T12:50:00Z">
                  <w:rPr>
                    <w:ins w:id="1669" w:author="Daniel Noble" w:date="2023-06-30T12:44:00Z"/>
                  </w:rPr>
                </w:rPrChange>
              </w:rPr>
            </w:pPr>
            <w:ins w:id="1670" w:author="Daniel Noble" w:date="2023-06-30T12:49:00Z">
              <w:r w:rsidRPr="00427B7F">
                <w:rPr>
                  <w:rFonts w:ascii="Times New Roman" w:eastAsia="Helvetica" w:hAnsi="Times New Roman" w:cs="Times New Roman"/>
                  <w:color w:val="000000"/>
                  <w:sz w:val="22"/>
                  <w:szCs w:val="22"/>
                  <w:rPrChange w:id="167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2" w:author="Daniel Noble" w:date="2023-06-30T12:44:00Z"/>
                <w:rFonts w:ascii="Times New Roman" w:hAnsi="Times New Roman" w:cs="Times New Roman"/>
                <w:rPrChange w:id="1673" w:author="Daniel Noble" w:date="2023-06-30T12:50:00Z">
                  <w:rPr>
                    <w:ins w:id="1674" w:author="Daniel Noble" w:date="2023-06-30T12:44:00Z"/>
                  </w:rPr>
                </w:rPrChange>
              </w:rPr>
            </w:pPr>
            <w:ins w:id="1675" w:author="Daniel Noble" w:date="2023-06-30T12:44:00Z">
              <w:r w:rsidRPr="00427B7F">
                <w:rPr>
                  <w:rFonts w:ascii="Times New Roman" w:eastAsia="Helvetica" w:hAnsi="Times New Roman" w:cs="Times New Roman"/>
                  <w:color w:val="000000"/>
                  <w:sz w:val="22"/>
                  <w:szCs w:val="22"/>
                  <w:rPrChange w:id="1676"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77" w:author="Daniel Noble" w:date="2023-06-30T12:44:00Z"/>
                <w:rFonts w:ascii="Times New Roman" w:hAnsi="Times New Roman" w:cs="Times New Roman"/>
                <w:rPrChange w:id="1678" w:author="Daniel Noble" w:date="2023-06-30T12:50:00Z">
                  <w:rPr>
                    <w:ins w:id="1679" w:author="Daniel Noble" w:date="2023-06-30T12:44:00Z"/>
                  </w:rPr>
                </w:rPrChange>
              </w:rPr>
            </w:pPr>
            <w:ins w:id="1680" w:author="Daniel Noble" w:date="2023-06-30T12:44:00Z">
              <w:r w:rsidRPr="00427B7F">
                <w:rPr>
                  <w:rFonts w:ascii="Times New Roman" w:eastAsia="Helvetica" w:hAnsi="Times New Roman" w:cs="Times New Roman"/>
                  <w:color w:val="000000"/>
                  <w:sz w:val="22"/>
                  <w:szCs w:val="22"/>
                  <w:rPrChange w:id="1681"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16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83" w:author="Daniel Noble" w:date="2023-06-30T12:44:00Z"/>
                <w:rFonts w:ascii="Times New Roman" w:hAnsi="Times New Roman" w:cs="Times New Roman"/>
                <w:rPrChange w:id="1684" w:author="Daniel Noble" w:date="2023-06-30T12:50:00Z">
                  <w:rPr>
                    <w:ins w:id="168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86" w:author="Daniel Noble" w:date="2023-06-30T12:44:00Z"/>
                <w:rFonts w:ascii="Times New Roman" w:hAnsi="Times New Roman" w:cs="Times New Roman"/>
                <w:rPrChange w:id="1687" w:author="Daniel Noble" w:date="2023-06-30T12:50:00Z">
                  <w:rPr>
                    <w:ins w:id="1688" w:author="Daniel Noble" w:date="2023-06-30T12:44:00Z"/>
                  </w:rPr>
                </w:rPrChange>
              </w:rPr>
            </w:pPr>
            <w:ins w:id="1689" w:author="Daniel Noble" w:date="2023-06-30T12:44:00Z">
              <w:r w:rsidRPr="00427B7F">
                <w:rPr>
                  <w:rFonts w:ascii="Times New Roman" w:eastAsia="Helvetica" w:hAnsi="Times New Roman" w:cs="Times New Roman"/>
                  <w:color w:val="000000"/>
                  <w:sz w:val="22"/>
                  <w:szCs w:val="22"/>
                  <w:rPrChange w:id="1690"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91" w:author="Daniel Noble" w:date="2023-06-30T12:44:00Z"/>
                <w:rFonts w:ascii="Times New Roman" w:hAnsi="Times New Roman" w:cs="Times New Roman"/>
                <w:rPrChange w:id="1692" w:author="Daniel Noble" w:date="2023-06-30T12:50:00Z">
                  <w:rPr>
                    <w:ins w:id="1693" w:author="Daniel Noble" w:date="2023-06-30T12:44:00Z"/>
                  </w:rPr>
                </w:rPrChange>
              </w:rPr>
            </w:pPr>
            <w:ins w:id="1694" w:author="Daniel Noble" w:date="2023-06-30T12:44:00Z">
              <w:r w:rsidRPr="00427B7F">
                <w:rPr>
                  <w:rFonts w:ascii="Times New Roman" w:eastAsia="Helvetica" w:hAnsi="Times New Roman" w:cs="Times New Roman"/>
                  <w:color w:val="000000"/>
                  <w:sz w:val="22"/>
                  <w:szCs w:val="22"/>
                  <w:rPrChange w:id="1695"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696" w:author="Daniel Noble" w:date="2023-06-30T12:44:00Z"/>
                <w:rFonts w:ascii="Times New Roman" w:hAnsi="Times New Roman" w:cs="Times New Roman"/>
                <w:rPrChange w:id="1697" w:author="Daniel Noble" w:date="2023-06-30T12:50:00Z">
                  <w:rPr>
                    <w:ins w:id="1698" w:author="Daniel Noble" w:date="2023-06-30T12:44:00Z"/>
                  </w:rPr>
                </w:rPrChange>
              </w:rPr>
            </w:pPr>
            <w:ins w:id="1699" w:author="Daniel Noble" w:date="2023-06-30T12:44:00Z">
              <w:r w:rsidRPr="00427B7F">
                <w:rPr>
                  <w:rFonts w:ascii="Times New Roman" w:eastAsia="Helvetica" w:hAnsi="Times New Roman" w:cs="Times New Roman"/>
                  <w:color w:val="000000"/>
                  <w:sz w:val="22"/>
                  <w:szCs w:val="22"/>
                  <w:rPrChange w:id="1700"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17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02" w:author="Daniel Noble" w:date="2023-06-30T12:44:00Z"/>
                <w:rFonts w:ascii="Times New Roman" w:hAnsi="Times New Roman" w:cs="Times New Roman"/>
                <w:rPrChange w:id="1703" w:author="Daniel Noble" w:date="2023-06-30T12:50:00Z">
                  <w:rPr>
                    <w:ins w:id="170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05" w:author="Daniel Noble" w:date="2023-06-30T12:44:00Z"/>
                <w:rFonts w:ascii="Times New Roman" w:hAnsi="Times New Roman" w:cs="Times New Roman"/>
                <w:rPrChange w:id="1706" w:author="Daniel Noble" w:date="2023-06-30T12:50:00Z">
                  <w:rPr>
                    <w:ins w:id="1707" w:author="Daniel Noble" w:date="2023-06-30T12:44:00Z"/>
                  </w:rPr>
                </w:rPrChange>
              </w:rPr>
            </w:pPr>
            <w:ins w:id="1708" w:author="Daniel Noble" w:date="2023-06-30T12:49:00Z">
              <w:r w:rsidRPr="00427B7F">
                <w:rPr>
                  <w:rFonts w:ascii="Times New Roman" w:eastAsia="Helvetica" w:hAnsi="Times New Roman" w:cs="Times New Roman"/>
                  <w:color w:val="000000"/>
                  <w:sz w:val="22"/>
                  <w:szCs w:val="22"/>
                  <w:rPrChange w:id="170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10" w:author="Daniel Noble" w:date="2023-06-30T12:44:00Z"/>
                <w:rFonts w:ascii="Times New Roman" w:hAnsi="Times New Roman" w:cs="Times New Roman"/>
                <w:rPrChange w:id="1711" w:author="Daniel Noble" w:date="2023-06-30T12:50:00Z">
                  <w:rPr>
                    <w:ins w:id="1712" w:author="Daniel Noble" w:date="2023-06-30T12:44:00Z"/>
                  </w:rPr>
                </w:rPrChange>
              </w:rPr>
            </w:pPr>
            <w:ins w:id="1713" w:author="Daniel Noble" w:date="2023-06-30T12:44:00Z">
              <w:r w:rsidRPr="00427B7F">
                <w:rPr>
                  <w:rFonts w:ascii="Times New Roman" w:eastAsia="Helvetica" w:hAnsi="Times New Roman" w:cs="Times New Roman"/>
                  <w:color w:val="000000"/>
                  <w:sz w:val="22"/>
                  <w:szCs w:val="22"/>
                  <w:rPrChange w:id="1714"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15" w:author="Daniel Noble" w:date="2023-06-30T12:44:00Z"/>
                <w:rFonts w:ascii="Times New Roman" w:hAnsi="Times New Roman" w:cs="Times New Roman"/>
                <w:rPrChange w:id="1716" w:author="Daniel Noble" w:date="2023-06-30T12:50:00Z">
                  <w:rPr>
                    <w:ins w:id="1717" w:author="Daniel Noble" w:date="2023-06-30T12:44:00Z"/>
                  </w:rPr>
                </w:rPrChange>
              </w:rPr>
            </w:pPr>
            <w:ins w:id="1718" w:author="Daniel Noble" w:date="2023-06-30T12:44:00Z">
              <w:r w:rsidRPr="00427B7F">
                <w:rPr>
                  <w:rFonts w:ascii="Times New Roman" w:eastAsia="Helvetica" w:hAnsi="Times New Roman" w:cs="Times New Roman"/>
                  <w:color w:val="000000"/>
                  <w:sz w:val="22"/>
                  <w:szCs w:val="22"/>
                  <w:rPrChange w:id="1719"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17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1" w:author="Daniel Noble" w:date="2023-06-30T12:44:00Z"/>
                <w:rFonts w:ascii="Times New Roman" w:hAnsi="Times New Roman" w:cs="Times New Roman"/>
                <w:rPrChange w:id="1722" w:author="Daniel Noble" w:date="2023-06-30T12:50:00Z">
                  <w:rPr>
                    <w:ins w:id="172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4" w:author="Daniel Noble" w:date="2023-06-30T12:44:00Z"/>
                <w:rFonts w:ascii="Times New Roman" w:hAnsi="Times New Roman" w:cs="Times New Roman"/>
                <w:rPrChange w:id="1725" w:author="Daniel Noble" w:date="2023-06-30T12:50:00Z">
                  <w:rPr>
                    <w:ins w:id="1726" w:author="Daniel Noble" w:date="2023-06-30T12:44:00Z"/>
                  </w:rPr>
                </w:rPrChange>
              </w:rPr>
            </w:pPr>
            <w:ins w:id="1727" w:author="Daniel Noble" w:date="2023-06-30T12:44:00Z">
              <w:r w:rsidRPr="00427B7F">
                <w:rPr>
                  <w:rFonts w:ascii="Times New Roman" w:eastAsia="Helvetica" w:hAnsi="Times New Roman" w:cs="Times New Roman"/>
                  <w:color w:val="000000"/>
                  <w:sz w:val="22"/>
                  <w:szCs w:val="22"/>
                  <w:rPrChange w:id="1728"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29" w:author="Daniel Noble" w:date="2023-06-30T12:44:00Z"/>
                <w:rFonts w:ascii="Times New Roman" w:hAnsi="Times New Roman" w:cs="Times New Roman"/>
                <w:rPrChange w:id="1730" w:author="Daniel Noble" w:date="2023-06-30T12:50:00Z">
                  <w:rPr>
                    <w:ins w:id="1731" w:author="Daniel Noble" w:date="2023-06-30T12:44:00Z"/>
                  </w:rPr>
                </w:rPrChange>
              </w:rPr>
            </w:pPr>
            <w:ins w:id="1732" w:author="Daniel Noble" w:date="2023-06-30T12:44:00Z">
              <w:r w:rsidRPr="00427B7F">
                <w:rPr>
                  <w:rFonts w:ascii="Times New Roman" w:eastAsia="Helvetica" w:hAnsi="Times New Roman" w:cs="Times New Roman"/>
                  <w:color w:val="000000"/>
                  <w:sz w:val="22"/>
                  <w:szCs w:val="22"/>
                  <w:rPrChange w:id="173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34" w:author="Daniel Noble" w:date="2023-06-30T12:44:00Z"/>
                <w:rFonts w:ascii="Times New Roman" w:hAnsi="Times New Roman" w:cs="Times New Roman"/>
                <w:rPrChange w:id="1735" w:author="Daniel Noble" w:date="2023-06-30T12:50:00Z">
                  <w:rPr>
                    <w:ins w:id="1736" w:author="Daniel Noble" w:date="2023-06-30T12:44:00Z"/>
                  </w:rPr>
                </w:rPrChange>
              </w:rPr>
            </w:pPr>
            <w:ins w:id="1737" w:author="Daniel Noble" w:date="2023-06-30T12:44:00Z">
              <w:r w:rsidRPr="00427B7F">
                <w:rPr>
                  <w:rFonts w:ascii="Times New Roman" w:eastAsia="Helvetica" w:hAnsi="Times New Roman" w:cs="Times New Roman"/>
                  <w:color w:val="000000"/>
                  <w:sz w:val="22"/>
                  <w:szCs w:val="22"/>
                  <w:rPrChange w:id="1738"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17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40" w:author="Daniel Noble" w:date="2023-06-30T12:44:00Z"/>
                <w:rFonts w:ascii="Times New Roman" w:hAnsi="Times New Roman" w:cs="Times New Roman"/>
                <w:rPrChange w:id="1741" w:author="Daniel Noble" w:date="2023-06-30T12:50:00Z">
                  <w:rPr>
                    <w:ins w:id="174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43" w:author="Daniel Noble" w:date="2023-06-30T12:44:00Z"/>
                <w:rFonts w:ascii="Times New Roman" w:hAnsi="Times New Roman" w:cs="Times New Roman"/>
                <w:rPrChange w:id="1744" w:author="Daniel Noble" w:date="2023-06-30T12:50:00Z">
                  <w:rPr>
                    <w:ins w:id="1745" w:author="Daniel Noble" w:date="2023-06-30T12:44:00Z"/>
                  </w:rPr>
                </w:rPrChange>
              </w:rPr>
            </w:pPr>
            <w:ins w:id="1746" w:author="Daniel Noble" w:date="2023-06-30T12:49:00Z">
              <w:r w:rsidRPr="00427B7F">
                <w:rPr>
                  <w:rFonts w:ascii="Times New Roman" w:eastAsia="Helvetica" w:hAnsi="Times New Roman" w:cs="Times New Roman"/>
                  <w:color w:val="000000"/>
                  <w:sz w:val="22"/>
                  <w:szCs w:val="22"/>
                  <w:rPrChange w:id="174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48" w:author="Daniel Noble" w:date="2023-06-30T12:44:00Z"/>
                <w:rFonts w:ascii="Times New Roman" w:hAnsi="Times New Roman" w:cs="Times New Roman"/>
                <w:rPrChange w:id="1749" w:author="Daniel Noble" w:date="2023-06-30T12:50:00Z">
                  <w:rPr>
                    <w:ins w:id="1750" w:author="Daniel Noble" w:date="2023-06-30T12:44:00Z"/>
                  </w:rPr>
                </w:rPrChange>
              </w:rPr>
            </w:pPr>
            <w:ins w:id="1751" w:author="Daniel Noble" w:date="2023-06-30T12:44:00Z">
              <w:r w:rsidRPr="00427B7F">
                <w:rPr>
                  <w:rFonts w:ascii="Times New Roman" w:eastAsia="Helvetica" w:hAnsi="Times New Roman" w:cs="Times New Roman"/>
                  <w:color w:val="000000"/>
                  <w:sz w:val="22"/>
                  <w:szCs w:val="22"/>
                  <w:rPrChange w:id="1752"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53" w:author="Daniel Noble" w:date="2023-06-30T12:44:00Z"/>
                <w:rFonts w:ascii="Times New Roman" w:hAnsi="Times New Roman" w:cs="Times New Roman"/>
                <w:rPrChange w:id="1754" w:author="Daniel Noble" w:date="2023-06-30T12:50:00Z">
                  <w:rPr>
                    <w:ins w:id="1755" w:author="Daniel Noble" w:date="2023-06-30T12:44:00Z"/>
                  </w:rPr>
                </w:rPrChange>
              </w:rPr>
            </w:pPr>
            <w:ins w:id="1756" w:author="Daniel Noble" w:date="2023-06-30T12:44:00Z">
              <w:r w:rsidRPr="00427B7F">
                <w:rPr>
                  <w:rFonts w:ascii="Times New Roman" w:eastAsia="Helvetica" w:hAnsi="Times New Roman" w:cs="Times New Roman"/>
                  <w:color w:val="000000"/>
                  <w:sz w:val="22"/>
                  <w:szCs w:val="22"/>
                  <w:rPrChange w:id="1757"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17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59" w:author="Daniel Noble" w:date="2023-06-30T12:44:00Z"/>
                <w:rFonts w:ascii="Times New Roman" w:hAnsi="Times New Roman" w:cs="Times New Roman"/>
                <w:rPrChange w:id="1760" w:author="Daniel Noble" w:date="2023-06-30T12:50:00Z">
                  <w:rPr>
                    <w:ins w:id="176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62" w:author="Daniel Noble" w:date="2023-06-30T12:44:00Z"/>
                <w:rFonts w:ascii="Times New Roman" w:hAnsi="Times New Roman" w:cs="Times New Roman"/>
                <w:rPrChange w:id="1763" w:author="Daniel Noble" w:date="2023-06-30T12:50:00Z">
                  <w:rPr>
                    <w:ins w:id="1764" w:author="Daniel Noble" w:date="2023-06-30T12:44:00Z"/>
                  </w:rPr>
                </w:rPrChange>
              </w:rPr>
            </w:pPr>
            <w:ins w:id="1765" w:author="Daniel Noble" w:date="2023-06-30T12:44:00Z">
              <w:r w:rsidRPr="00427B7F">
                <w:rPr>
                  <w:rFonts w:ascii="Times New Roman" w:eastAsia="Helvetica" w:hAnsi="Times New Roman" w:cs="Times New Roman"/>
                  <w:color w:val="000000"/>
                  <w:sz w:val="22"/>
                  <w:szCs w:val="22"/>
                  <w:rPrChange w:id="1766"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67" w:author="Daniel Noble" w:date="2023-06-30T12:44:00Z"/>
                <w:rFonts w:ascii="Times New Roman" w:hAnsi="Times New Roman" w:cs="Times New Roman"/>
                <w:rPrChange w:id="1768" w:author="Daniel Noble" w:date="2023-06-30T12:50:00Z">
                  <w:rPr>
                    <w:ins w:id="1769" w:author="Daniel Noble" w:date="2023-06-30T12:44:00Z"/>
                  </w:rPr>
                </w:rPrChange>
              </w:rPr>
            </w:pPr>
            <w:ins w:id="1770" w:author="Daniel Noble" w:date="2023-06-30T12:44:00Z">
              <w:r w:rsidRPr="00427B7F">
                <w:rPr>
                  <w:rFonts w:ascii="Times New Roman" w:eastAsia="Helvetica" w:hAnsi="Times New Roman" w:cs="Times New Roman"/>
                  <w:color w:val="000000"/>
                  <w:sz w:val="22"/>
                  <w:szCs w:val="22"/>
                  <w:rPrChange w:id="177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72" w:author="Daniel Noble" w:date="2023-06-30T12:44:00Z"/>
                <w:rFonts w:ascii="Times New Roman" w:hAnsi="Times New Roman" w:cs="Times New Roman"/>
                <w:rPrChange w:id="1773" w:author="Daniel Noble" w:date="2023-06-30T12:50:00Z">
                  <w:rPr>
                    <w:ins w:id="1774" w:author="Daniel Noble" w:date="2023-06-30T12:44:00Z"/>
                  </w:rPr>
                </w:rPrChange>
              </w:rPr>
            </w:pPr>
            <w:ins w:id="1775" w:author="Daniel Noble" w:date="2023-06-30T12:44:00Z">
              <w:r w:rsidRPr="00427B7F">
                <w:rPr>
                  <w:rFonts w:ascii="Times New Roman" w:eastAsia="Helvetica" w:hAnsi="Times New Roman" w:cs="Times New Roman"/>
                  <w:color w:val="000000"/>
                  <w:sz w:val="22"/>
                  <w:szCs w:val="22"/>
                  <w:rPrChange w:id="1776"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17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78" w:author="Daniel Noble" w:date="2023-06-30T12:44:00Z"/>
                <w:rFonts w:ascii="Times New Roman" w:hAnsi="Times New Roman" w:cs="Times New Roman"/>
                <w:rPrChange w:id="1779" w:author="Daniel Noble" w:date="2023-06-30T12:50:00Z">
                  <w:rPr>
                    <w:ins w:id="178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81" w:author="Daniel Noble" w:date="2023-06-30T12:44:00Z"/>
                <w:rFonts w:ascii="Times New Roman" w:hAnsi="Times New Roman" w:cs="Times New Roman"/>
                <w:rPrChange w:id="1782" w:author="Daniel Noble" w:date="2023-06-30T12:50:00Z">
                  <w:rPr>
                    <w:ins w:id="1783" w:author="Daniel Noble" w:date="2023-06-30T12:44:00Z"/>
                  </w:rPr>
                </w:rPrChange>
              </w:rPr>
            </w:pPr>
            <w:ins w:id="1784" w:author="Daniel Noble" w:date="2023-06-30T12:44:00Z">
              <w:r w:rsidRPr="00427B7F">
                <w:rPr>
                  <w:rFonts w:ascii="Times New Roman" w:eastAsia="Helvetica" w:hAnsi="Times New Roman" w:cs="Times New Roman"/>
                  <w:color w:val="000000"/>
                  <w:sz w:val="22"/>
                  <w:szCs w:val="22"/>
                  <w:rPrChange w:id="1785"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86" w:author="Daniel Noble" w:date="2023-06-30T12:44:00Z"/>
                <w:rFonts w:ascii="Times New Roman" w:hAnsi="Times New Roman" w:cs="Times New Roman"/>
                <w:rPrChange w:id="1787" w:author="Daniel Noble" w:date="2023-06-30T12:50:00Z">
                  <w:rPr>
                    <w:ins w:id="1788" w:author="Daniel Noble" w:date="2023-06-30T12:44:00Z"/>
                  </w:rPr>
                </w:rPrChange>
              </w:rPr>
            </w:pPr>
            <w:ins w:id="1789" w:author="Daniel Noble" w:date="2023-06-30T12:44:00Z">
              <w:r w:rsidRPr="00427B7F">
                <w:rPr>
                  <w:rFonts w:ascii="Times New Roman" w:eastAsia="Helvetica" w:hAnsi="Times New Roman" w:cs="Times New Roman"/>
                  <w:color w:val="000000"/>
                  <w:sz w:val="22"/>
                  <w:szCs w:val="22"/>
                  <w:rPrChange w:id="1790"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91" w:author="Daniel Noble" w:date="2023-06-30T12:44:00Z"/>
                <w:rFonts w:ascii="Times New Roman" w:hAnsi="Times New Roman" w:cs="Times New Roman"/>
                <w:rPrChange w:id="1792" w:author="Daniel Noble" w:date="2023-06-30T12:50:00Z">
                  <w:rPr>
                    <w:ins w:id="1793" w:author="Daniel Noble" w:date="2023-06-30T12:44:00Z"/>
                  </w:rPr>
                </w:rPrChange>
              </w:rPr>
            </w:pPr>
            <w:ins w:id="1794" w:author="Daniel Noble" w:date="2023-06-30T12:44:00Z">
              <w:r w:rsidRPr="00427B7F">
                <w:rPr>
                  <w:rFonts w:ascii="Times New Roman" w:eastAsia="Helvetica" w:hAnsi="Times New Roman" w:cs="Times New Roman"/>
                  <w:color w:val="000000"/>
                  <w:sz w:val="22"/>
                  <w:szCs w:val="22"/>
                  <w:rPrChange w:id="1795"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17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797" w:author="Daniel Noble" w:date="2023-06-30T12:44:00Z"/>
                <w:rFonts w:ascii="Times New Roman" w:hAnsi="Times New Roman" w:cs="Times New Roman"/>
                <w:rPrChange w:id="1798" w:author="Daniel Noble" w:date="2023-06-30T12:50:00Z">
                  <w:rPr>
                    <w:ins w:id="179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00" w:author="Daniel Noble" w:date="2023-06-30T12:44:00Z"/>
                <w:rFonts w:ascii="Times New Roman" w:hAnsi="Times New Roman" w:cs="Times New Roman"/>
                <w:rPrChange w:id="1801" w:author="Daniel Noble" w:date="2023-06-30T12:50:00Z">
                  <w:rPr>
                    <w:ins w:id="1802" w:author="Daniel Noble" w:date="2023-06-30T12:44:00Z"/>
                  </w:rPr>
                </w:rPrChange>
              </w:rPr>
            </w:pPr>
            <w:ins w:id="1803" w:author="Daniel Noble" w:date="2023-06-30T12:44:00Z">
              <w:r w:rsidRPr="00427B7F">
                <w:rPr>
                  <w:rFonts w:ascii="Times New Roman" w:eastAsia="Helvetica" w:hAnsi="Times New Roman" w:cs="Times New Roman"/>
                  <w:color w:val="000000"/>
                  <w:sz w:val="22"/>
                  <w:szCs w:val="22"/>
                  <w:rPrChange w:id="1804"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05" w:author="Daniel Noble" w:date="2023-06-30T12:44:00Z"/>
                <w:rFonts w:ascii="Times New Roman" w:hAnsi="Times New Roman" w:cs="Times New Roman"/>
                <w:rPrChange w:id="1806" w:author="Daniel Noble" w:date="2023-06-30T12:50:00Z">
                  <w:rPr>
                    <w:ins w:id="1807" w:author="Daniel Noble" w:date="2023-06-30T12:44:00Z"/>
                  </w:rPr>
                </w:rPrChange>
              </w:rPr>
            </w:pPr>
            <w:ins w:id="1808" w:author="Daniel Noble" w:date="2023-06-30T12:44:00Z">
              <w:r w:rsidRPr="00427B7F">
                <w:rPr>
                  <w:rFonts w:ascii="Times New Roman" w:eastAsia="Helvetica" w:hAnsi="Times New Roman" w:cs="Times New Roman"/>
                  <w:color w:val="000000"/>
                  <w:sz w:val="22"/>
                  <w:szCs w:val="22"/>
                  <w:rPrChange w:id="1809"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0" w:author="Daniel Noble" w:date="2023-06-30T12:44:00Z"/>
                <w:rFonts w:ascii="Times New Roman" w:hAnsi="Times New Roman" w:cs="Times New Roman"/>
                <w:rPrChange w:id="1811" w:author="Daniel Noble" w:date="2023-06-30T12:50:00Z">
                  <w:rPr>
                    <w:ins w:id="1812" w:author="Daniel Noble" w:date="2023-06-30T12:44:00Z"/>
                  </w:rPr>
                </w:rPrChange>
              </w:rPr>
            </w:pPr>
            <w:ins w:id="1813" w:author="Daniel Noble" w:date="2023-06-30T12:44:00Z">
              <w:r w:rsidRPr="00427B7F">
                <w:rPr>
                  <w:rFonts w:ascii="Times New Roman" w:eastAsia="Helvetica" w:hAnsi="Times New Roman" w:cs="Times New Roman"/>
                  <w:color w:val="000000"/>
                  <w:sz w:val="22"/>
                  <w:szCs w:val="22"/>
                  <w:rPrChange w:id="1814"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18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6" w:author="Daniel Noble" w:date="2023-06-30T12:44:00Z"/>
                <w:rFonts w:ascii="Times New Roman" w:hAnsi="Times New Roman" w:cs="Times New Roman"/>
                <w:rPrChange w:id="1817" w:author="Daniel Noble" w:date="2023-06-30T12:50:00Z">
                  <w:rPr>
                    <w:ins w:id="181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19" w:author="Daniel Noble" w:date="2023-06-30T12:44:00Z"/>
                <w:rFonts w:ascii="Times New Roman" w:hAnsi="Times New Roman" w:cs="Times New Roman"/>
                <w:rPrChange w:id="1820" w:author="Daniel Noble" w:date="2023-06-30T12:50:00Z">
                  <w:rPr>
                    <w:ins w:id="1821" w:author="Daniel Noble" w:date="2023-06-30T12:44:00Z"/>
                  </w:rPr>
                </w:rPrChange>
              </w:rPr>
            </w:pPr>
            <w:ins w:id="1822" w:author="Daniel Noble" w:date="2023-06-30T12:44:00Z">
              <w:r w:rsidRPr="00427B7F">
                <w:rPr>
                  <w:rFonts w:ascii="Times New Roman" w:eastAsia="Helvetica" w:hAnsi="Times New Roman" w:cs="Times New Roman"/>
                  <w:color w:val="000000"/>
                  <w:sz w:val="22"/>
                  <w:szCs w:val="22"/>
                  <w:rPrChange w:id="1823"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24" w:author="Daniel Noble" w:date="2023-06-30T12:44:00Z"/>
                <w:rFonts w:ascii="Times New Roman" w:hAnsi="Times New Roman" w:cs="Times New Roman"/>
                <w:rPrChange w:id="1825" w:author="Daniel Noble" w:date="2023-06-30T12:50:00Z">
                  <w:rPr>
                    <w:ins w:id="1826" w:author="Daniel Noble" w:date="2023-06-30T12:44:00Z"/>
                  </w:rPr>
                </w:rPrChange>
              </w:rPr>
            </w:pPr>
            <w:ins w:id="1827" w:author="Daniel Noble" w:date="2023-06-30T12:44:00Z">
              <w:r w:rsidRPr="00427B7F">
                <w:rPr>
                  <w:rFonts w:ascii="Times New Roman" w:eastAsia="Helvetica" w:hAnsi="Times New Roman" w:cs="Times New Roman"/>
                  <w:color w:val="000000"/>
                  <w:sz w:val="22"/>
                  <w:szCs w:val="22"/>
                  <w:rPrChange w:id="1828"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29" w:author="Daniel Noble" w:date="2023-06-30T12:44:00Z"/>
                <w:rFonts w:ascii="Times New Roman" w:hAnsi="Times New Roman" w:cs="Times New Roman"/>
                <w:rPrChange w:id="1830" w:author="Daniel Noble" w:date="2023-06-30T12:50:00Z">
                  <w:rPr>
                    <w:ins w:id="1831" w:author="Daniel Noble" w:date="2023-06-30T12:44:00Z"/>
                  </w:rPr>
                </w:rPrChange>
              </w:rPr>
            </w:pPr>
            <w:ins w:id="1832" w:author="Daniel Noble" w:date="2023-06-30T12:44:00Z">
              <w:r w:rsidRPr="00427B7F">
                <w:rPr>
                  <w:rFonts w:ascii="Times New Roman" w:eastAsia="Helvetica" w:hAnsi="Times New Roman" w:cs="Times New Roman"/>
                  <w:color w:val="000000"/>
                  <w:sz w:val="22"/>
                  <w:szCs w:val="22"/>
                  <w:rPrChange w:id="1833"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18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35" w:author="Daniel Noble" w:date="2023-06-30T12:44:00Z"/>
                <w:rFonts w:ascii="Times New Roman" w:hAnsi="Times New Roman" w:cs="Times New Roman"/>
                <w:rPrChange w:id="1836" w:author="Daniel Noble" w:date="2023-06-30T12:50:00Z">
                  <w:rPr>
                    <w:ins w:id="183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38" w:author="Daniel Noble" w:date="2023-06-30T12:44:00Z"/>
                <w:rFonts w:ascii="Times New Roman" w:hAnsi="Times New Roman" w:cs="Times New Roman"/>
                <w:rPrChange w:id="1839" w:author="Daniel Noble" w:date="2023-06-30T12:50:00Z">
                  <w:rPr>
                    <w:ins w:id="1840" w:author="Daniel Noble" w:date="2023-06-30T12:44:00Z"/>
                  </w:rPr>
                </w:rPrChange>
              </w:rPr>
            </w:pPr>
            <w:ins w:id="1841" w:author="Daniel Noble" w:date="2023-06-30T12:44:00Z">
              <w:r w:rsidRPr="00427B7F">
                <w:rPr>
                  <w:rFonts w:ascii="Times New Roman" w:eastAsia="Helvetica" w:hAnsi="Times New Roman" w:cs="Times New Roman"/>
                  <w:color w:val="000000"/>
                  <w:sz w:val="22"/>
                  <w:szCs w:val="22"/>
                  <w:rPrChange w:id="1842"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43" w:author="Daniel Noble" w:date="2023-06-30T12:44:00Z"/>
                <w:rFonts w:ascii="Times New Roman" w:hAnsi="Times New Roman" w:cs="Times New Roman"/>
                <w:rPrChange w:id="1844" w:author="Daniel Noble" w:date="2023-06-30T12:50:00Z">
                  <w:rPr>
                    <w:ins w:id="1845" w:author="Daniel Noble" w:date="2023-06-30T12:44:00Z"/>
                  </w:rPr>
                </w:rPrChange>
              </w:rPr>
            </w:pPr>
            <w:ins w:id="1846" w:author="Daniel Noble" w:date="2023-06-30T12:44:00Z">
              <w:r w:rsidRPr="00427B7F">
                <w:rPr>
                  <w:rFonts w:ascii="Times New Roman" w:eastAsia="Helvetica" w:hAnsi="Times New Roman" w:cs="Times New Roman"/>
                  <w:color w:val="000000"/>
                  <w:sz w:val="22"/>
                  <w:szCs w:val="22"/>
                  <w:rPrChange w:id="1847"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48" w:author="Daniel Noble" w:date="2023-06-30T12:44:00Z"/>
                <w:rFonts w:ascii="Times New Roman" w:hAnsi="Times New Roman" w:cs="Times New Roman"/>
                <w:rPrChange w:id="1849" w:author="Daniel Noble" w:date="2023-06-30T12:50:00Z">
                  <w:rPr>
                    <w:ins w:id="1850" w:author="Daniel Noble" w:date="2023-06-30T12:44:00Z"/>
                  </w:rPr>
                </w:rPrChange>
              </w:rPr>
            </w:pPr>
            <w:ins w:id="1851" w:author="Daniel Noble" w:date="2023-06-30T12:44:00Z">
              <w:r w:rsidRPr="00427B7F">
                <w:rPr>
                  <w:rFonts w:ascii="Times New Roman" w:eastAsia="Helvetica" w:hAnsi="Times New Roman" w:cs="Times New Roman"/>
                  <w:color w:val="000000"/>
                  <w:sz w:val="22"/>
                  <w:szCs w:val="22"/>
                  <w:rPrChange w:id="1852"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18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54" w:author="Daniel Noble" w:date="2023-06-30T12:44:00Z"/>
                <w:rFonts w:ascii="Times New Roman" w:hAnsi="Times New Roman" w:cs="Times New Roman"/>
                <w:rPrChange w:id="1855" w:author="Daniel Noble" w:date="2023-06-30T12:50:00Z">
                  <w:rPr>
                    <w:ins w:id="185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57" w:author="Daniel Noble" w:date="2023-06-30T12:44:00Z"/>
                <w:rFonts w:ascii="Times New Roman" w:hAnsi="Times New Roman" w:cs="Times New Roman"/>
                <w:rPrChange w:id="1858" w:author="Daniel Noble" w:date="2023-06-30T12:50:00Z">
                  <w:rPr>
                    <w:ins w:id="1859" w:author="Daniel Noble" w:date="2023-06-30T12:44:00Z"/>
                  </w:rPr>
                </w:rPrChange>
              </w:rPr>
            </w:pPr>
            <w:ins w:id="1860" w:author="Daniel Noble" w:date="2023-06-30T12:49:00Z">
              <w:r w:rsidRPr="00427B7F">
                <w:rPr>
                  <w:rFonts w:ascii="Times New Roman" w:eastAsia="Helvetica" w:hAnsi="Times New Roman" w:cs="Times New Roman"/>
                  <w:color w:val="000000"/>
                  <w:sz w:val="22"/>
                  <w:szCs w:val="22"/>
                  <w:rPrChange w:id="186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2" w:author="Daniel Noble" w:date="2023-06-30T12:44:00Z"/>
                <w:rFonts w:ascii="Times New Roman" w:hAnsi="Times New Roman" w:cs="Times New Roman"/>
                <w:rPrChange w:id="1863" w:author="Daniel Noble" w:date="2023-06-30T12:50:00Z">
                  <w:rPr>
                    <w:ins w:id="1864" w:author="Daniel Noble" w:date="2023-06-30T12:44:00Z"/>
                  </w:rPr>
                </w:rPrChange>
              </w:rPr>
            </w:pPr>
            <w:ins w:id="1865" w:author="Daniel Noble" w:date="2023-06-30T12:44:00Z">
              <w:r w:rsidRPr="00427B7F">
                <w:rPr>
                  <w:rFonts w:ascii="Times New Roman" w:eastAsia="Helvetica" w:hAnsi="Times New Roman" w:cs="Times New Roman"/>
                  <w:color w:val="000000"/>
                  <w:sz w:val="22"/>
                  <w:szCs w:val="22"/>
                  <w:rPrChange w:id="1866"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67" w:author="Daniel Noble" w:date="2023-06-30T12:44:00Z"/>
                <w:rFonts w:ascii="Times New Roman" w:hAnsi="Times New Roman" w:cs="Times New Roman"/>
                <w:rPrChange w:id="1868" w:author="Daniel Noble" w:date="2023-06-30T12:50:00Z">
                  <w:rPr>
                    <w:ins w:id="1869" w:author="Daniel Noble" w:date="2023-06-30T12:44:00Z"/>
                  </w:rPr>
                </w:rPrChange>
              </w:rPr>
            </w:pPr>
            <w:ins w:id="1870" w:author="Daniel Noble" w:date="2023-06-30T12:44:00Z">
              <w:r w:rsidRPr="00427B7F">
                <w:rPr>
                  <w:rFonts w:ascii="Times New Roman" w:eastAsia="Helvetica" w:hAnsi="Times New Roman" w:cs="Times New Roman"/>
                  <w:color w:val="000000"/>
                  <w:sz w:val="22"/>
                  <w:szCs w:val="22"/>
                  <w:rPrChange w:id="1871"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18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73" w:author="Daniel Noble" w:date="2023-06-30T12:44:00Z"/>
                <w:rFonts w:ascii="Times New Roman" w:hAnsi="Times New Roman" w:cs="Times New Roman"/>
                <w:rPrChange w:id="1874" w:author="Daniel Noble" w:date="2023-06-30T12:50:00Z">
                  <w:rPr>
                    <w:ins w:id="187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76" w:author="Daniel Noble" w:date="2023-06-30T12:44:00Z"/>
                <w:rFonts w:ascii="Times New Roman" w:hAnsi="Times New Roman" w:cs="Times New Roman"/>
                <w:rPrChange w:id="1877" w:author="Daniel Noble" w:date="2023-06-30T12:50:00Z">
                  <w:rPr>
                    <w:ins w:id="1878" w:author="Daniel Noble" w:date="2023-06-30T12:44:00Z"/>
                  </w:rPr>
                </w:rPrChange>
              </w:rPr>
            </w:pPr>
            <w:ins w:id="1879" w:author="Daniel Noble" w:date="2023-06-30T12:44:00Z">
              <w:r w:rsidRPr="00427B7F">
                <w:rPr>
                  <w:rFonts w:ascii="Times New Roman" w:eastAsia="Helvetica" w:hAnsi="Times New Roman" w:cs="Times New Roman"/>
                  <w:color w:val="000000"/>
                  <w:sz w:val="22"/>
                  <w:szCs w:val="22"/>
                  <w:rPrChange w:id="1880"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81" w:author="Daniel Noble" w:date="2023-06-30T12:44:00Z"/>
                <w:rFonts w:ascii="Times New Roman" w:hAnsi="Times New Roman" w:cs="Times New Roman"/>
                <w:rPrChange w:id="1882" w:author="Daniel Noble" w:date="2023-06-30T12:50:00Z">
                  <w:rPr>
                    <w:ins w:id="1883" w:author="Daniel Noble" w:date="2023-06-30T12:44:00Z"/>
                  </w:rPr>
                </w:rPrChange>
              </w:rPr>
            </w:pPr>
            <w:ins w:id="1884" w:author="Daniel Noble" w:date="2023-06-30T12:44:00Z">
              <w:r w:rsidRPr="00427B7F">
                <w:rPr>
                  <w:rFonts w:ascii="Times New Roman" w:eastAsia="Helvetica" w:hAnsi="Times New Roman" w:cs="Times New Roman"/>
                  <w:color w:val="000000"/>
                  <w:sz w:val="22"/>
                  <w:szCs w:val="22"/>
                  <w:rPrChange w:id="1885"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86" w:author="Daniel Noble" w:date="2023-06-30T12:44:00Z"/>
                <w:rFonts w:ascii="Times New Roman" w:hAnsi="Times New Roman" w:cs="Times New Roman"/>
                <w:rPrChange w:id="1887" w:author="Daniel Noble" w:date="2023-06-30T12:50:00Z">
                  <w:rPr>
                    <w:ins w:id="1888" w:author="Daniel Noble" w:date="2023-06-30T12:44:00Z"/>
                  </w:rPr>
                </w:rPrChange>
              </w:rPr>
            </w:pPr>
            <w:ins w:id="1889" w:author="Daniel Noble" w:date="2023-06-30T12:44:00Z">
              <w:r w:rsidRPr="00427B7F">
                <w:rPr>
                  <w:rFonts w:ascii="Times New Roman" w:eastAsia="Helvetica" w:hAnsi="Times New Roman" w:cs="Times New Roman"/>
                  <w:color w:val="000000"/>
                  <w:sz w:val="22"/>
                  <w:szCs w:val="22"/>
                  <w:rPrChange w:id="1890"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18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92" w:author="Daniel Noble" w:date="2023-06-30T12:44:00Z"/>
                <w:rFonts w:ascii="Times New Roman" w:hAnsi="Times New Roman" w:cs="Times New Roman"/>
                <w:rPrChange w:id="1893" w:author="Daniel Noble" w:date="2023-06-30T12:50:00Z">
                  <w:rPr>
                    <w:ins w:id="189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895" w:author="Daniel Noble" w:date="2023-06-30T12:44:00Z"/>
                <w:rFonts w:ascii="Times New Roman" w:hAnsi="Times New Roman" w:cs="Times New Roman"/>
                <w:rPrChange w:id="1896" w:author="Daniel Noble" w:date="2023-06-30T12:50:00Z">
                  <w:rPr>
                    <w:ins w:id="1897" w:author="Daniel Noble" w:date="2023-06-30T12:44:00Z"/>
                  </w:rPr>
                </w:rPrChange>
              </w:rPr>
            </w:pPr>
            <w:ins w:id="1898" w:author="Daniel Noble" w:date="2023-06-30T12:44:00Z">
              <w:r w:rsidRPr="00427B7F">
                <w:rPr>
                  <w:rFonts w:ascii="Times New Roman" w:eastAsia="Helvetica" w:hAnsi="Times New Roman" w:cs="Times New Roman"/>
                  <w:color w:val="000000"/>
                  <w:sz w:val="22"/>
                  <w:szCs w:val="22"/>
                  <w:rPrChange w:id="1899"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00" w:author="Daniel Noble" w:date="2023-06-30T12:44:00Z"/>
                <w:rFonts w:ascii="Times New Roman" w:hAnsi="Times New Roman" w:cs="Times New Roman"/>
                <w:rPrChange w:id="1901" w:author="Daniel Noble" w:date="2023-06-30T12:50:00Z">
                  <w:rPr>
                    <w:ins w:id="1902" w:author="Daniel Noble" w:date="2023-06-30T12:44:00Z"/>
                  </w:rPr>
                </w:rPrChange>
              </w:rPr>
            </w:pPr>
            <w:ins w:id="1903" w:author="Daniel Noble" w:date="2023-06-30T12:44:00Z">
              <w:r w:rsidRPr="00427B7F">
                <w:rPr>
                  <w:rFonts w:ascii="Times New Roman" w:eastAsia="Helvetica" w:hAnsi="Times New Roman" w:cs="Times New Roman"/>
                  <w:color w:val="000000"/>
                  <w:sz w:val="22"/>
                  <w:szCs w:val="22"/>
                  <w:rPrChange w:id="1904"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05" w:author="Daniel Noble" w:date="2023-06-30T12:44:00Z"/>
                <w:rFonts w:ascii="Times New Roman" w:hAnsi="Times New Roman" w:cs="Times New Roman"/>
                <w:rPrChange w:id="1906" w:author="Daniel Noble" w:date="2023-06-30T12:50:00Z">
                  <w:rPr>
                    <w:ins w:id="1907" w:author="Daniel Noble" w:date="2023-06-30T12:44:00Z"/>
                  </w:rPr>
                </w:rPrChange>
              </w:rPr>
            </w:pPr>
            <w:ins w:id="1908" w:author="Daniel Noble" w:date="2023-06-30T12:44:00Z">
              <w:r w:rsidRPr="00427B7F">
                <w:rPr>
                  <w:rFonts w:ascii="Times New Roman" w:eastAsia="Helvetica" w:hAnsi="Times New Roman" w:cs="Times New Roman"/>
                  <w:color w:val="000000"/>
                  <w:sz w:val="22"/>
                  <w:szCs w:val="22"/>
                  <w:rPrChange w:id="1909"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19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11" w:author="Daniel Noble" w:date="2023-06-30T12:44:00Z"/>
                <w:rFonts w:ascii="Times New Roman" w:hAnsi="Times New Roman" w:cs="Times New Roman"/>
                <w:rPrChange w:id="1912" w:author="Daniel Noble" w:date="2023-06-30T12:50:00Z">
                  <w:rPr>
                    <w:ins w:id="191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14" w:author="Daniel Noble" w:date="2023-06-30T12:44:00Z"/>
                <w:rFonts w:ascii="Times New Roman" w:hAnsi="Times New Roman" w:cs="Times New Roman"/>
                <w:rPrChange w:id="1915" w:author="Daniel Noble" w:date="2023-06-30T12:50:00Z">
                  <w:rPr>
                    <w:ins w:id="1916" w:author="Daniel Noble" w:date="2023-06-30T12:44:00Z"/>
                  </w:rPr>
                </w:rPrChange>
              </w:rPr>
            </w:pPr>
            <w:ins w:id="1917" w:author="Daniel Noble" w:date="2023-06-30T12:44:00Z">
              <w:r w:rsidRPr="00427B7F">
                <w:rPr>
                  <w:rFonts w:ascii="Times New Roman" w:eastAsia="Helvetica" w:hAnsi="Times New Roman" w:cs="Times New Roman"/>
                  <w:color w:val="000000"/>
                  <w:sz w:val="22"/>
                  <w:szCs w:val="22"/>
                  <w:rPrChange w:id="1918"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19" w:author="Daniel Noble" w:date="2023-06-30T12:44:00Z"/>
                <w:rFonts w:ascii="Times New Roman" w:hAnsi="Times New Roman" w:cs="Times New Roman"/>
                <w:rPrChange w:id="1920" w:author="Daniel Noble" w:date="2023-06-30T12:50:00Z">
                  <w:rPr>
                    <w:ins w:id="1921" w:author="Daniel Noble" w:date="2023-06-30T12:44:00Z"/>
                  </w:rPr>
                </w:rPrChange>
              </w:rPr>
            </w:pPr>
            <w:ins w:id="1922" w:author="Daniel Noble" w:date="2023-06-30T12:44:00Z">
              <w:r w:rsidRPr="00427B7F">
                <w:rPr>
                  <w:rFonts w:ascii="Times New Roman" w:eastAsia="Helvetica" w:hAnsi="Times New Roman" w:cs="Times New Roman"/>
                  <w:color w:val="000000"/>
                  <w:sz w:val="22"/>
                  <w:szCs w:val="22"/>
                  <w:rPrChange w:id="1923"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24" w:author="Daniel Noble" w:date="2023-06-30T12:44:00Z"/>
                <w:rFonts w:ascii="Times New Roman" w:hAnsi="Times New Roman" w:cs="Times New Roman"/>
                <w:rPrChange w:id="1925" w:author="Daniel Noble" w:date="2023-06-30T12:50:00Z">
                  <w:rPr>
                    <w:ins w:id="1926" w:author="Daniel Noble" w:date="2023-06-30T12:44:00Z"/>
                  </w:rPr>
                </w:rPrChange>
              </w:rPr>
            </w:pPr>
            <w:ins w:id="1927" w:author="Daniel Noble" w:date="2023-06-30T12:44:00Z">
              <w:r w:rsidRPr="00427B7F">
                <w:rPr>
                  <w:rFonts w:ascii="Times New Roman" w:eastAsia="Helvetica" w:hAnsi="Times New Roman" w:cs="Times New Roman"/>
                  <w:color w:val="000000"/>
                  <w:sz w:val="22"/>
                  <w:szCs w:val="22"/>
                  <w:rPrChange w:id="1928"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19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0" w:author="Daniel Noble" w:date="2023-06-30T12:44:00Z"/>
                <w:rFonts w:ascii="Times New Roman" w:hAnsi="Times New Roman" w:cs="Times New Roman"/>
                <w:rPrChange w:id="1931" w:author="Daniel Noble" w:date="2023-06-30T12:50:00Z">
                  <w:rPr>
                    <w:ins w:id="193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3" w:author="Daniel Noble" w:date="2023-06-30T12:44:00Z"/>
                <w:rFonts w:ascii="Times New Roman" w:hAnsi="Times New Roman" w:cs="Times New Roman"/>
                <w:rPrChange w:id="1934" w:author="Daniel Noble" w:date="2023-06-30T12:50:00Z">
                  <w:rPr>
                    <w:ins w:id="1935" w:author="Daniel Noble" w:date="2023-06-30T12:44:00Z"/>
                  </w:rPr>
                </w:rPrChange>
              </w:rPr>
            </w:pPr>
            <w:ins w:id="1936" w:author="Daniel Noble" w:date="2023-06-30T12:44:00Z">
              <w:r w:rsidRPr="00427B7F">
                <w:rPr>
                  <w:rFonts w:ascii="Times New Roman" w:eastAsia="Helvetica" w:hAnsi="Times New Roman" w:cs="Times New Roman"/>
                  <w:color w:val="000000"/>
                  <w:sz w:val="22"/>
                  <w:szCs w:val="22"/>
                  <w:rPrChange w:id="1937"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38" w:author="Daniel Noble" w:date="2023-06-30T12:44:00Z"/>
                <w:rFonts w:ascii="Times New Roman" w:hAnsi="Times New Roman" w:cs="Times New Roman"/>
                <w:rPrChange w:id="1939" w:author="Daniel Noble" w:date="2023-06-30T12:50:00Z">
                  <w:rPr>
                    <w:ins w:id="1940" w:author="Daniel Noble" w:date="2023-06-30T12:44:00Z"/>
                  </w:rPr>
                </w:rPrChange>
              </w:rPr>
            </w:pPr>
            <w:ins w:id="1941" w:author="Daniel Noble" w:date="2023-06-30T12:44:00Z">
              <w:r w:rsidRPr="00427B7F">
                <w:rPr>
                  <w:rFonts w:ascii="Times New Roman" w:eastAsia="Helvetica" w:hAnsi="Times New Roman" w:cs="Times New Roman"/>
                  <w:color w:val="000000"/>
                  <w:sz w:val="22"/>
                  <w:szCs w:val="22"/>
                  <w:rPrChange w:id="1942"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43" w:author="Daniel Noble" w:date="2023-06-30T12:44:00Z"/>
                <w:rFonts w:ascii="Times New Roman" w:hAnsi="Times New Roman" w:cs="Times New Roman"/>
                <w:rPrChange w:id="1944" w:author="Daniel Noble" w:date="2023-06-30T12:50:00Z">
                  <w:rPr>
                    <w:ins w:id="1945" w:author="Daniel Noble" w:date="2023-06-30T12:44:00Z"/>
                  </w:rPr>
                </w:rPrChange>
              </w:rPr>
            </w:pPr>
            <w:ins w:id="1946" w:author="Daniel Noble" w:date="2023-06-30T12:44:00Z">
              <w:r w:rsidRPr="00427B7F">
                <w:rPr>
                  <w:rFonts w:ascii="Times New Roman" w:eastAsia="Helvetica" w:hAnsi="Times New Roman" w:cs="Times New Roman"/>
                  <w:color w:val="000000"/>
                  <w:sz w:val="22"/>
                  <w:szCs w:val="22"/>
                  <w:rPrChange w:id="1947"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19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49" w:author="Daniel Noble" w:date="2023-06-30T12:44:00Z"/>
                <w:rFonts w:ascii="Times New Roman" w:hAnsi="Times New Roman" w:cs="Times New Roman"/>
                <w:rPrChange w:id="1950" w:author="Daniel Noble" w:date="2023-06-30T12:50:00Z">
                  <w:rPr>
                    <w:ins w:id="195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52" w:author="Daniel Noble" w:date="2023-06-30T12:44:00Z"/>
                <w:rFonts w:ascii="Times New Roman" w:hAnsi="Times New Roman" w:cs="Times New Roman"/>
                <w:rPrChange w:id="1953" w:author="Daniel Noble" w:date="2023-06-30T12:50:00Z">
                  <w:rPr>
                    <w:ins w:id="1954" w:author="Daniel Noble" w:date="2023-06-30T12:44:00Z"/>
                  </w:rPr>
                </w:rPrChange>
              </w:rPr>
            </w:pPr>
            <w:ins w:id="1955" w:author="Daniel Noble" w:date="2023-06-30T12:44:00Z">
              <w:r w:rsidRPr="00427B7F">
                <w:rPr>
                  <w:rFonts w:ascii="Times New Roman" w:eastAsia="Helvetica" w:hAnsi="Times New Roman" w:cs="Times New Roman"/>
                  <w:color w:val="000000"/>
                  <w:sz w:val="22"/>
                  <w:szCs w:val="22"/>
                  <w:rPrChange w:id="1956"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57" w:author="Daniel Noble" w:date="2023-06-30T12:44:00Z"/>
                <w:rFonts w:ascii="Times New Roman" w:hAnsi="Times New Roman" w:cs="Times New Roman"/>
                <w:rPrChange w:id="1958" w:author="Daniel Noble" w:date="2023-06-30T12:50:00Z">
                  <w:rPr>
                    <w:ins w:id="1959" w:author="Daniel Noble" w:date="2023-06-30T12:44:00Z"/>
                  </w:rPr>
                </w:rPrChange>
              </w:rPr>
            </w:pPr>
            <w:ins w:id="1960" w:author="Daniel Noble" w:date="2023-06-30T12:44:00Z">
              <w:r w:rsidRPr="00427B7F">
                <w:rPr>
                  <w:rFonts w:ascii="Times New Roman" w:eastAsia="Helvetica" w:hAnsi="Times New Roman" w:cs="Times New Roman"/>
                  <w:color w:val="000000"/>
                  <w:sz w:val="22"/>
                  <w:szCs w:val="22"/>
                  <w:rPrChange w:id="1961"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62" w:author="Daniel Noble" w:date="2023-06-30T12:44:00Z"/>
                <w:rFonts w:ascii="Times New Roman" w:hAnsi="Times New Roman" w:cs="Times New Roman"/>
                <w:rPrChange w:id="1963" w:author="Daniel Noble" w:date="2023-06-30T12:50:00Z">
                  <w:rPr>
                    <w:ins w:id="1964" w:author="Daniel Noble" w:date="2023-06-30T12:44:00Z"/>
                  </w:rPr>
                </w:rPrChange>
              </w:rPr>
            </w:pPr>
            <w:ins w:id="1965" w:author="Daniel Noble" w:date="2023-06-30T12:44:00Z">
              <w:r w:rsidRPr="00427B7F">
                <w:rPr>
                  <w:rFonts w:ascii="Times New Roman" w:eastAsia="Helvetica" w:hAnsi="Times New Roman" w:cs="Times New Roman"/>
                  <w:color w:val="000000"/>
                  <w:sz w:val="22"/>
                  <w:szCs w:val="22"/>
                  <w:rPrChange w:id="1966"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19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68" w:author="Daniel Noble" w:date="2023-06-30T12:44:00Z"/>
                <w:rFonts w:ascii="Times New Roman" w:hAnsi="Times New Roman" w:cs="Times New Roman"/>
                <w:rPrChange w:id="1969" w:author="Daniel Noble" w:date="2023-06-30T12:50:00Z">
                  <w:rPr>
                    <w:ins w:id="197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71" w:author="Daniel Noble" w:date="2023-06-30T12:44:00Z"/>
                <w:rFonts w:ascii="Times New Roman" w:hAnsi="Times New Roman" w:cs="Times New Roman"/>
                <w:rPrChange w:id="1972" w:author="Daniel Noble" w:date="2023-06-30T12:50:00Z">
                  <w:rPr>
                    <w:ins w:id="1973" w:author="Daniel Noble" w:date="2023-06-30T12:44:00Z"/>
                  </w:rPr>
                </w:rPrChange>
              </w:rPr>
            </w:pPr>
            <w:ins w:id="1974" w:author="Daniel Noble" w:date="2023-06-30T12:44:00Z">
              <w:r w:rsidRPr="00427B7F">
                <w:rPr>
                  <w:rFonts w:ascii="Times New Roman" w:eastAsia="Helvetica" w:hAnsi="Times New Roman" w:cs="Times New Roman"/>
                  <w:color w:val="000000"/>
                  <w:sz w:val="22"/>
                  <w:szCs w:val="22"/>
                  <w:rPrChange w:id="1975"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76" w:author="Daniel Noble" w:date="2023-06-30T12:44:00Z"/>
                <w:rFonts w:ascii="Times New Roman" w:hAnsi="Times New Roman" w:cs="Times New Roman"/>
                <w:rPrChange w:id="1977" w:author="Daniel Noble" w:date="2023-06-30T12:50:00Z">
                  <w:rPr>
                    <w:ins w:id="1978" w:author="Daniel Noble" w:date="2023-06-30T12:44:00Z"/>
                  </w:rPr>
                </w:rPrChange>
              </w:rPr>
            </w:pPr>
            <w:ins w:id="1979" w:author="Daniel Noble" w:date="2023-06-30T12:44:00Z">
              <w:r w:rsidRPr="00427B7F">
                <w:rPr>
                  <w:rFonts w:ascii="Times New Roman" w:eastAsia="Helvetica" w:hAnsi="Times New Roman" w:cs="Times New Roman"/>
                  <w:color w:val="000000"/>
                  <w:sz w:val="22"/>
                  <w:szCs w:val="22"/>
                  <w:rPrChange w:id="1980"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81" w:author="Daniel Noble" w:date="2023-06-30T12:44:00Z"/>
                <w:rFonts w:ascii="Times New Roman" w:hAnsi="Times New Roman" w:cs="Times New Roman"/>
                <w:rPrChange w:id="1982" w:author="Daniel Noble" w:date="2023-06-30T12:50:00Z">
                  <w:rPr>
                    <w:ins w:id="1983" w:author="Daniel Noble" w:date="2023-06-30T12:44:00Z"/>
                  </w:rPr>
                </w:rPrChange>
              </w:rPr>
            </w:pPr>
            <w:ins w:id="1984" w:author="Daniel Noble" w:date="2023-06-30T12:44:00Z">
              <w:r w:rsidRPr="00427B7F">
                <w:rPr>
                  <w:rFonts w:ascii="Times New Roman" w:eastAsia="Helvetica" w:hAnsi="Times New Roman" w:cs="Times New Roman"/>
                  <w:color w:val="000000"/>
                  <w:sz w:val="22"/>
                  <w:szCs w:val="22"/>
                  <w:rPrChange w:id="1985"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19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87" w:author="Daniel Noble" w:date="2023-06-30T12:44:00Z"/>
                <w:rFonts w:ascii="Times New Roman" w:hAnsi="Times New Roman" w:cs="Times New Roman"/>
                <w:rPrChange w:id="1988" w:author="Daniel Noble" w:date="2023-06-30T12:50:00Z">
                  <w:rPr>
                    <w:ins w:id="198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90" w:author="Daniel Noble" w:date="2023-06-30T12:44:00Z"/>
                <w:rFonts w:ascii="Times New Roman" w:hAnsi="Times New Roman" w:cs="Times New Roman"/>
                <w:rPrChange w:id="1991" w:author="Daniel Noble" w:date="2023-06-30T12:50:00Z">
                  <w:rPr>
                    <w:ins w:id="1992" w:author="Daniel Noble" w:date="2023-06-30T12:44:00Z"/>
                  </w:rPr>
                </w:rPrChange>
              </w:rPr>
            </w:pPr>
            <w:ins w:id="1993" w:author="Daniel Noble" w:date="2023-06-30T12:44:00Z">
              <w:r w:rsidRPr="00427B7F">
                <w:rPr>
                  <w:rFonts w:ascii="Times New Roman" w:eastAsia="Helvetica" w:hAnsi="Times New Roman" w:cs="Times New Roman"/>
                  <w:color w:val="000000"/>
                  <w:sz w:val="22"/>
                  <w:szCs w:val="22"/>
                  <w:rPrChange w:id="1994"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1995" w:author="Daniel Noble" w:date="2023-06-30T12:44:00Z"/>
                <w:rFonts w:ascii="Times New Roman" w:hAnsi="Times New Roman" w:cs="Times New Roman"/>
                <w:rPrChange w:id="1996" w:author="Daniel Noble" w:date="2023-06-30T12:50:00Z">
                  <w:rPr>
                    <w:ins w:id="1997" w:author="Daniel Noble" w:date="2023-06-30T12:44:00Z"/>
                  </w:rPr>
                </w:rPrChange>
              </w:rPr>
            </w:pPr>
            <w:ins w:id="1998" w:author="Daniel Noble" w:date="2023-06-30T12:44:00Z">
              <w:r w:rsidRPr="00427B7F">
                <w:rPr>
                  <w:rFonts w:ascii="Times New Roman" w:eastAsia="Helvetica" w:hAnsi="Times New Roman" w:cs="Times New Roman"/>
                  <w:color w:val="000000"/>
                  <w:sz w:val="22"/>
                  <w:szCs w:val="22"/>
                  <w:rPrChange w:id="1999"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0" w:author="Daniel Noble" w:date="2023-06-30T12:44:00Z"/>
                <w:rFonts w:ascii="Times New Roman" w:hAnsi="Times New Roman" w:cs="Times New Roman"/>
                <w:rPrChange w:id="2001" w:author="Daniel Noble" w:date="2023-06-30T12:50:00Z">
                  <w:rPr>
                    <w:ins w:id="2002" w:author="Daniel Noble" w:date="2023-06-30T12:44:00Z"/>
                  </w:rPr>
                </w:rPrChange>
              </w:rPr>
            </w:pPr>
            <w:ins w:id="2003" w:author="Daniel Noble" w:date="2023-06-30T12:44:00Z">
              <w:r w:rsidRPr="00427B7F">
                <w:rPr>
                  <w:rFonts w:ascii="Times New Roman" w:eastAsia="Helvetica" w:hAnsi="Times New Roman" w:cs="Times New Roman"/>
                  <w:color w:val="000000"/>
                  <w:sz w:val="22"/>
                  <w:szCs w:val="22"/>
                  <w:rPrChange w:id="2004"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20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6" w:author="Daniel Noble" w:date="2023-06-30T12:44:00Z"/>
                <w:rFonts w:ascii="Times New Roman" w:hAnsi="Times New Roman" w:cs="Times New Roman"/>
                <w:rPrChange w:id="2007" w:author="Daniel Noble" w:date="2023-06-30T12:50:00Z">
                  <w:rPr>
                    <w:ins w:id="200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09" w:author="Daniel Noble" w:date="2023-06-30T12:44:00Z"/>
                <w:rFonts w:ascii="Times New Roman" w:hAnsi="Times New Roman" w:cs="Times New Roman"/>
                <w:rPrChange w:id="2010" w:author="Daniel Noble" w:date="2023-06-30T12:50:00Z">
                  <w:rPr>
                    <w:ins w:id="2011" w:author="Daniel Noble" w:date="2023-06-30T12:44:00Z"/>
                  </w:rPr>
                </w:rPrChange>
              </w:rPr>
            </w:pPr>
            <w:ins w:id="2012" w:author="Daniel Noble" w:date="2023-06-30T12:44:00Z">
              <w:r w:rsidRPr="00427B7F">
                <w:rPr>
                  <w:rFonts w:ascii="Times New Roman" w:eastAsia="Helvetica" w:hAnsi="Times New Roman" w:cs="Times New Roman"/>
                  <w:color w:val="000000"/>
                  <w:sz w:val="22"/>
                  <w:szCs w:val="22"/>
                  <w:rPrChange w:id="2013"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14" w:author="Daniel Noble" w:date="2023-06-30T12:44:00Z"/>
                <w:rFonts w:ascii="Times New Roman" w:hAnsi="Times New Roman" w:cs="Times New Roman"/>
                <w:rPrChange w:id="2015" w:author="Daniel Noble" w:date="2023-06-30T12:50:00Z">
                  <w:rPr>
                    <w:ins w:id="2016" w:author="Daniel Noble" w:date="2023-06-30T12:44:00Z"/>
                  </w:rPr>
                </w:rPrChange>
              </w:rPr>
            </w:pPr>
            <w:ins w:id="2017" w:author="Daniel Noble" w:date="2023-06-30T12:44:00Z">
              <w:r w:rsidRPr="00427B7F">
                <w:rPr>
                  <w:rFonts w:ascii="Times New Roman" w:eastAsia="Helvetica" w:hAnsi="Times New Roman" w:cs="Times New Roman"/>
                  <w:color w:val="000000"/>
                  <w:sz w:val="22"/>
                  <w:szCs w:val="22"/>
                  <w:rPrChange w:id="201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19" w:author="Daniel Noble" w:date="2023-06-30T12:44:00Z"/>
                <w:rFonts w:ascii="Times New Roman" w:hAnsi="Times New Roman" w:cs="Times New Roman"/>
                <w:rPrChange w:id="2020" w:author="Daniel Noble" w:date="2023-06-30T12:50:00Z">
                  <w:rPr>
                    <w:ins w:id="2021" w:author="Daniel Noble" w:date="2023-06-30T12:44:00Z"/>
                  </w:rPr>
                </w:rPrChange>
              </w:rPr>
            </w:pPr>
            <w:ins w:id="2022" w:author="Daniel Noble" w:date="2023-06-30T12:44:00Z">
              <w:r w:rsidRPr="00427B7F">
                <w:rPr>
                  <w:rFonts w:ascii="Times New Roman" w:eastAsia="Helvetica" w:hAnsi="Times New Roman" w:cs="Times New Roman"/>
                  <w:color w:val="000000"/>
                  <w:sz w:val="22"/>
                  <w:szCs w:val="22"/>
                  <w:rPrChange w:id="2023"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20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25" w:author="Daniel Noble" w:date="2023-06-30T12:44:00Z"/>
                <w:rFonts w:ascii="Times New Roman" w:hAnsi="Times New Roman" w:cs="Times New Roman"/>
                <w:rPrChange w:id="2026" w:author="Daniel Noble" w:date="2023-06-30T12:50:00Z">
                  <w:rPr>
                    <w:ins w:id="202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28" w:author="Daniel Noble" w:date="2023-06-30T12:44:00Z"/>
                <w:rFonts w:ascii="Times New Roman" w:hAnsi="Times New Roman" w:cs="Times New Roman"/>
                <w:rPrChange w:id="2029" w:author="Daniel Noble" w:date="2023-06-30T12:50:00Z">
                  <w:rPr>
                    <w:ins w:id="2030" w:author="Daniel Noble" w:date="2023-06-30T12:44:00Z"/>
                  </w:rPr>
                </w:rPrChange>
              </w:rPr>
            </w:pPr>
            <w:ins w:id="2031" w:author="Daniel Noble" w:date="2023-06-30T12:44:00Z">
              <w:r w:rsidRPr="00427B7F">
                <w:rPr>
                  <w:rFonts w:ascii="Times New Roman" w:eastAsia="Helvetica" w:hAnsi="Times New Roman" w:cs="Times New Roman"/>
                  <w:color w:val="000000"/>
                  <w:sz w:val="22"/>
                  <w:szCs w:val="22"/>
                  <w:rPrChange w:id="2032"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33" w:author="Daniel Noble" w:date="2023-06-30T12:44:00Z"/>
                <w:rFonts w:ascii="Times New Roman" w:hAnsi="Times New Roman" w:cs="Times New Roman"/>
                <w:rPrChange w:id="2034" w:author="Daniel Noble" w:date="2023-06-30T12:50:00Z">
                  <w:rPr>
                    <w:ins w:id="2035" w:author="Daniel Noble" w:date="2023-06-30T12:44:00Z"/>
                  </w:rPr>
                </w:rPrChange>
              </w:rPr>
            </w:pPr>
            <w:ins w:id="2036" w:author="Daniel Noble" w:date="2023-06-30T12:44:00Z">
              <w:r w:rsidRPr="00427B7F">
                <w:rPr>
                  <w:rFonts w:ascii="Times New Roman" w:eastAsia="Helvetica" w:hAnsi="Times New Roman" w:cs="Times New Roman"/>
                  <w:color w:val="000000"/>
                  <w:sz w:val="22"/>
                  <w:szCs w:val="22"/>
                  <w:rPrChange w:id="2037"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38" w:author="Daniel Noble" w:date="2023-06-30T12:44:00Z"/>
                <w:rFonts w:ascii="Times New Roman" w:hAnsi="Times New Roman" w:cs="Times New Roman"/>
                <w:rPrChange w:id="2039" w:author="Daniel Noble" w:date="2023-06-30T12:50:00Z">
                  <w:rPr>
                    <w:ins w:id="2040" w:author="Daniel Noble" w:date="2023-06-30T12:44:00Z"/>
                  </w:rPr>
                </w:rPrChange>
              </w:rPr>
            </w:pPr>
            <w:ins w:id="2041" w:author="Daniel Noble" w:date="2023-06-30T12:44:00Z">
              <w:r w:rsidRPr="00427B7F">
                <w:rPr>
                  <w:rFonts w:ascii="Times New Roman" w:eastAsia="Helvetica" w:hAnsi="Times New Roman" w:cs="Times New Roman"/>
                  <w:color w:val="000000"/>
                  <w:sz w:val="22"/>
                  <w:szCs w:val="22"/>
                  <w:rPrChange w:id="2042"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20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44" w:author="Daniel Noble" w:date="2023-06-30T12:44:00Z"/>
                <w:rFonts w:ascii="Times New Roman" w:hAnsi="Times New Roman" w:cs="Times New Roman"/>
                <w:rPrChange w:id="2045" w:author="Daniel Noble" w:date="2023-06-30T12:50:00Z">
                  <w:rPr>
                    <w:ins w:id="204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47" w:author="Daniel Noble" w:date="2023-06-30T12:44:00Z"/>
                <w:rFonts w:ascii="Times New Roman" w:hAnsi="Times New Roman" w:cs="Times New Roman"/>
                <w:rPrChange w:id="2048" w:author="Daniel Noble" w:date="2023-06-30T12:50:00Z">
                  <w:rPr>
                    <w:ins w:id="2049" w:author="Daniel Noble" w:date="2023-06-30T12:44:00Z"/>
                  </w:rPr>
                </w:rPrChange>
              </w:rPr>
            </w:pPr>
            <w:ins w:id="2050" w:author="Daniel Noble" w:date="2023-06-30T12:44:00Z">
              <w:r w:rsidRPr="00427B7F">
                <w:rPr>
                  <w:rFonts w:ascii="Times New Roman" w:eastAsia="Helvetica" w:hAnsi="Times New Roman" w:cs="Times New Roman"/>
                  <w:color w:val="000000"/>
                  <w:sz w:val="22"/>
                  <w:szCs w:val="22"/>
                  <w:rPrChange w:id="2051"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2" w:author="Daniel Noble" w:date="2023-06-30T12:44:00Z"/>
                <w:rFonts w:ascii="Times New Roman" w:hAnsi="Times New Roman" w:cs="Times New Roman"/>
                <w:rPrChange w:id="2053" w:author="Daniel Noble" w:date="2023-06-30T12:50:00Z">
                  <w:rPr>
                    <w:ins w:id="2054" w:author="Daniel Noble" w:date="2023-06-30T12:44:00Z"/>
                  </w:rPr>
                </w:rPrChange>
              </w:rPr>
            </w:pPr>
            <w:ins w:id="2055" w:author="Daniel Noble" w:date="2023-06-30T12:44:00Z">
              <w:r w:rsidRPr="00427B7F">
                <w:rPr>
                  <w:rFonts w:ascii="Times New Roman" w:eastAsia="Helvetica" w:hAnsi="Times New Roman" w:cs="Times New Roman"/>
                  <w:color w:val="000000"/>
                  <w:sz w:val="22"/>
                  <w:szCs w:val="22"/>
                  <w:rPrChange w:id="2056"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57" w:author="Daniel Noble" w:date="2023-06-30T12:44:00Z"/>
                <w:rFonts w:ascii="Times New Roman" w:hAnsi="Times New Roman" w:cs="Times New Roman"/>
                <w:rPrChange w:id="2058" w:author="Daniel Noble" w:date="2023-06-30T12:50:00Z">
                  <w:rPr>
                    <w:ins w:id="2059" w:author="Daniel Noble" w:date="2023-06-30T12:44:00Z"/>
                  </w:rPr>
                </w:rPrChange>
              </w:rPr>
            </w:pPr>
            <w:ins w:id="2060" w:author="Daniel Noble" w:date="2023-06-30T12:44:00Z">
              <w:r w:rsidRPr="00427B7F">
                <w:rPr>
                  <w:rFonts w:ascii="Times New Roman" w:eastAsia="Helvetica" w:hAnsi="Times New Roman" w:cs="Times New Roman"/>
                  <w:color w:val="000000"/>
                  <w:sz w:val="22"/>
                  <w:szCs w:val="22"/>
                  <w:rPrChange w:id="2061"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20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63" w:author="Daniel Noble" w:date="2023-06-30T12:44:00Z"/>
                <w:rFonts w:ascii="Times New Roman" w:hAnsi="Times New Roman" w:cs="Times New Roman"/>
                <w:rPrChange w:id="2064" w:author="Daniel Noble" w:date="2023-06-30T12:50:00Z">
                  <w:rPr>
                    <w:ins w:id="206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66" w:author="Daniel Noble" w:date="2023-06-30T12:44:00Z"/>
                <w:rFonts w:ascii="Times New Roman" w:hAnsi="Times New Roman" w:cs="Times New Roman"/>
                <w:rPrChange w:id="2067" w:author="Daniel Noble" w:date="2023-06-30T12:50:00Z">
                  <w:rPr>
                    <w:ins w:id="2068" w:author="Daniel Noble" w:date="2023-06-30T12:44:00Z"/>
                  </w:rPr>
                </w:rPrChange>
              </w:rPr>
            </w:pPr>
            <w:ins w:id="2069" w:author="Daniel Noble" w:date="2023-06-30T12:44:00Z">
              <w:r w:rsidRPr="00427B7F">
                <w:rPr>
                  <w:rFonts w:ascii="Times New Roman" w:eastAsia="Helvetica" w:hAnsi="Times New Roman" w:cs="Times New Roman"/>
                  <w:color w:val="000000"/>
                  <w:sz w:val="22"/>
                  <w:szCs w:val="22"/>
                  <w:rPrChange w:id="2070"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71" w:author="Daniel Noble" w:date="2023-06-30T12:44:00Z"/>
                <w:rFonts w:ascii="Times New Roman" w:hAnsi="Times New Roman" w:cs="Times New Roman"/>
                <w:rPrChange w:id="2072" w:author="Daniel Noble" w:date="2023-06-30T12:50:00Z">
                  <w:rPr>
                    <w:ins w:id="2073" w:author="Daniel Noble" w:date="2023-06-30T12:44:00Z"/>
                  </w:rPr>
                </w:rPrChange>
              </w:rPr>
            </w:pPr>
            <w:ins w:id="2074" w:author="Daniel Noble" w:date="2023-06-30T12:44:00Z">
              <w:r w:rsidRPr="00427B7F">
                <w:rPr>
                  <w:rFonts w:ascii="Times New Roman" w:eastAsia="Helvetica" w:hAnsi="Times New Roman" w:cs="Times New Roman"/>
                  <w:color w:val="000000"/>
                  <w:sz w:val="22"/>
                  <w:szCs w:val="22"/>
                  <w:rPrChange w:id="2075"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76" w:author="Daniel Noble" w:date="2023-06-30T12:44:00Z"/>
                <w:rFonts w:ascii="Times New Roman" w:hAnsi="Times New Roman" w:cs="Times New Roman"/>
                <w:rPrChange w:id="2077" w:author="Daniel Noble" w:date="2023-06-30T12:50:00Z">
                  <w:rPr>
                    <w:ins w:id="2078" w:author="Daniel Noble" w:date="2023-06-30T12:44:00Z"/>
                  </w:rPr>
                </w:rPrChange>
              </w:rPr>
            </w:pPr>
            <w:ins w:id="2079" w:author="Daniel Noble" w:date="2023-06-30T12:44:00Z">
              <w:r w:rsidRPr="00427B7F">
                <w:rPr>
                  <w:rFonts w:ascii="Times New Roman" w:eastAsia="Helvetica" w:hAnsi="Times New Roman" w:cs="Times New Roman"/>
                  <w:color w:val="000000"/>
                  <w:sz w:val="22"/>
                  <w:szCs w:val="22"/>
                  <w:rPrChange w:id="2080"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20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82" w:author="Daniel Noble" w:date="2023-06-30T12:44:00Z"/>
                <w:rFonts w:ascii="Times New Roman" w:hAnsi="Times New Roman" w:cs="Times New Roman"/>
                <w:rPrChange w:id="2083" w:author="Daniel Noble" w:date="2023-06-30T12:50:00Z">
                  <w:rPr>
                    <w:ins w:id="208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85" w:author="Daniel Noble" w:date="2023-06-30T12:44:00Z"/>
                <w:rFonts w:ascii="Times New Roman" w:hAnsi="Times New Roman" w:cs="Times New Roman"/>
                <w:rPrChange w:id="2086" w:author="Daniel Noble" w:date="2023-06-30T12:50:00Z">
                  <w:rPr>
                    <w:ins w:id="2087" w:author="Daniel Noble" w:date="2023-06-30T12:44:00Z"/>
                  </w:rPr>
                </w:rPrChange>
              </w:rPr>
            </w:pPr>
            <w:ins w:id="2088" w:author="Daniel Noble" w:date="2023-06-30T12:44:00Z">
              <w:r w:rsidRPr="00427B7F">
                <w:rPr>
                  <w:rFonts w:ascii="Times New Roman" w:eastAsia="Helvetica" w:hAnsi="Times New Roman" w:cs="Times New Roman"/>
                  <w:color w:val="000000"/>
                  <w:sz w:val="22"/>
                  <w:szCs w:val="22"/>
                  <w:rPrChange w:id="2089"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90" w:author="Daniel Noble" w:date="2023-06-30T12:44:00Z"/>
                <w:rFonts w:ascii="Times New Roman" w:hAnsi="Times New Roman" w:cs="Times New Roman"/>
                <w:rPrChange w:id="2091" w:author="Daniel Noble" w:date="2023-06-30T12:50:00Z">
                  <w:rPr>
                    <w:ins w:id="2092" w:author="Daniel Noble" w:date="2023-06-30T12:44:00Z"/>
                  </w:rPr>
                </w:rPrChange>
              </w:rPr>
            </w:pPr>
            <w:ins w:id="2093" w:author="Daniel Noble" w:date="2023-06-30T12:44:00Z">
              <w:r w:rsidRPr="00427B7F">
                <w:rPr>
                  <w:rFonts w:ascii="Times New Roman" w:eastAsia="Helvetica" w:hAnsi="Times New Roman" w:cs="Times New Roman"/>
                  <w:color w:val="000000"/>
                  <w:sz w:val="22"/>
                  <w:szCs w:val="22"/>
                  <w:rPrChange w:id="2094"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095" w:author="Daniel Noble" w:date="2023-06-30T12:44:00Z"/>
                <w:rFonts w:ascii="Times New Roman" w:hAnsi="Times New Roman" w:cs="Times New Roman"/>
                <w:rPrChange w:id="2096" w:author="Daniel Noble" w:date="2023-06-30T12:50:00Z">
                  <w:rPr>
                    <w:ins w:id="2097" w:author="Daniel Noble" w:date="2023-06-30T12:44:00Z"/>
                  </w:rPr>
                </w:rPrChange>
              </w:rPr>
            </w:pPr>
            <w:ins w:id="2098" w:author="Daniel Noble" w:date="2023-06-30T12:44:00Z">
              <w:r w:rsidRPr="00427B7F">
                <w:rPr>
                  <w:rFonts w:ascii="Times New Roman" w:eastAsia="Helvetica" w:hAnsi="Times New Roman" w:cs="Times New Roman"/>
                  <w:color w:val="000000"/>
                  <w:sz w:val="22"/>
                  <w:szCs w:val="22"/>
                  <w:rPrChange w:id="2099"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21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01" w:author="Daniel Noble" w:date="2023-06-30T12:44:00Z"/>
                <w:rFonts w:ascii="Times New Roman" w:hAnsi="Times New Roman" w:cs="Times New Roman"/>
                <w:rPrChange w:id="2102" w:author="Daniel Noble" w:date="2023-06-30T12:50:00Z">
                  <w:rPr>
                    <w:ins w:id="210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04" w:author="Daniel Noble" w:date="2023-06-30T12:44:00Z"/>
                <w:rFonts w:ascii="Times New Roman" w:hAnsi="Times New Roman" w:cs="Times New Roman"/>
                <w:rPrChange w:id="2105" w:author="Daniel Noble" w:date="2023-06-30T12:50:00Z">
                  <w:rPr>
                    <w:ins w:id="2106" w:author="Daniel Noble" w:date="2023-06-30T12:44:00Z"/>
                  </w:rPr>
                </w:rPrChange>
              </w:rPr>
            </w:pPr>
            <w:ins w:id="2107" w:author="Daniel Noble" w:date="2023-06-30T12:44:00Z">
              <w:r w:rsidRPr="00427B7F">
                <w:rPr>
                  <w:rFonts w:ascii="Times New Roman" w:eastAsia="Helvetica" w:hAnsi="Times New Roman" w:cs="Times New Roman"/>
                  <w:color w:val="000000"/>
                  <w:sz w:val="22"/>
                  <w:szCs w:val="22"/>
                  <w:rPrChange w:id="2108"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09" w:author="Daniel Noble" w:date="2023-06-30T12:44:00Z"/>
                <w:rFonts w:ascii="Times New Roman" w:hAnsi="Times New Roman" w:cs="Times New Roman"/>
                <w:rPrChange w:id="2110" w:author="Daniel Noble" w:date="2023-06-30T12:50:00Z">
                  <w:rPr>
                    <w:ins w:id="2111" w:author="Daniel Noble" w:date="2023-06-30T12:44:00Z"/>
                  </w:rPr>
                </w:rPrChange>
              </w:rPr>
            </w:pPr>
            <w:ins w:id="2112" w:author="Daniel Noble" w:date="2023-06-30T12:44:00Z">
              <w:r w:rsidRPr="00427B7F">
                <w:rPr>
                  <w:rFonts w:ascii="Times New Roman" w:eastAsia="Helvetica" w:hAnsi="Times New Roman" w:cs="Times New Roman"/>
                  <w:color w:val="000000"/>
                  <w:sz w:val="22"/>
                  <w:szCs w:val="22"/>
                  <w:rPrChange w:id="2113"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14" w:author="Daniel Noble" w:date="2023-06-30T12:44:00Z"/>
                <w:rFonts w:ascii="Times New Roman" w:hAnsi="Times New Roman" w:cs="Times New Roman"/>
                <w:rPrChange w:id="2115" w:author="Daniel Noble" w:date="2023-06-30T12:50:00Z">
                  <w:rPr>
                    <w:ins w:id="2116" w:author="Daniel Noble" w:date="2023-06-30T12:44:00Z"/>
                  </w:rPr>
                </w:rPrChange>
              </w:rPr>
            </w:pPr>
            <w:ins w:id="2117" w:author="Daniel Noble" w:date="2023-06-30T12:44:00Z">
              <w:r w:rsidRPr="00427B7F">
                <w:rPr>
                  <w:rFonts w:ascii="Times New Roman" w:eastAsia="Helvetica" w:hAnsi="Times New Roman" w:cs="Times New Roman"/>
                  <w:color w:val="000000"/>
                  <w:sz w:val="22"/>
                  <w:szCs w:val="22"/>
                  <w:rPrChange w:id="2118"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21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0" w:author="Daniel Noble" w:date="2023-06-30T12:44:00Z"/>
                <w:rFonts w:ascii="Times New Roman" w:hAnsi="Times New Roman" w:cs="Times New Roman"/>
                <w:rPrChange w:id="2121" w:author="Daniel Noble" w:date="2023-06-30T12:50:00Z">
                  <w:rPr>
                    <w:ins w:id="212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3" w:author="Daniel Noble" w:date="2023-06-30T12:44:00Z"/>
                <w:rFonts w:ascii="Times New Roman" w:hAnsi="Times New Roman" w:cs="Times New Roman"/>
                <w:rPrChange w:id="2124" w:author="Daniel Noble" w:date="2023-06-30T12:50:00Z">
                  <w:rPr>
                    <w:ins w:id="2125" w:author="Daniel Noble" w:date="2023-06-30T12:44:00Z"/>
                  </w:rPr>
                </w:rPrChange>
              </w:rPr>
            </w:pPr>
            <w:ins w:id="2126" w:author="Daniel Noble" w:date="2023-06-30T12:44:00Z">
              <w:r w:rsidRPr="00427B7F">
                <w:rPr>
                  <w:rFonts w:ascii="Times New Roman" w:eastAsia="Helvetica" w:hAnsi="Times New Roman" w:cs="Times New Roman"/>
                  <w:color w:val="000000"/>
                  <w:sz w:val="22"/>
                  <w:szCs w:val="22"/>
                  <w:rPrChange w:id="2127"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28" w:author="Daniel Noble" w:date="2023-06-30T12:44:00Z"/>
                <w:rFonts w:ascii="Times New Roman" w:hAnsi="Times New Roman" w:cs="Times New Roman"/>
                <w:rPrChange w:id="2129" w:author="Daniel Noble" w:date="2023-06-30T12:50:00Z">
                  <w:rPr>
                    <w:ins w:id="2130" w:author="Daniel Noble" w:date="2023-06-30T12:44:00Z"/>
                  </w:rPr>
                </w:rPrChange>
              </w:rPr>
            </w:pPr>
            <w:ins w:id="2131" w:author="Daniel Noble" w:date="2023-06-30T12:44:00Z">
              <w:r w:rsidRPr="00427B7F">
                <w:rPr>
                  <w:rFonts w:ascii="Times New Roman" w:eastAsia="Helvetica" w:hAnsi="Times New Roman" w:cs="Times New Roman"/>
                  <w:color w:val="000000"/>
                  <w:sz w:val="22"/>
                  <w:szCs w:val="22"/>
                  <w:rPrChange w:id="2132"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33" w:author="Daniel Noble" w:date="2023-06-30T12:44:00Z"/>
                <w:rFonts w:ascii="Times New Roman" w:hAnsi="Times New Roman" w:cs="Times New Roman"/>
                <w:rPrChange w:id="2134" w:author="Daniel Noble" w:date="2023-06-30T12:50:00Z">
                  <w:rPr>
                    <w:ins w:id="2135" w:author="Daniel Noble" w:date="2023-06-30T12:44:00Z"/>
                  </w:rPr>
                </w:rPrChange>
              </w:rPr>
            </w:pPr>
            <w:ins w:id="2136" w:author="Daniel Noble" w:date="2023-06-30T12:44:00Z">
              <w:r w:rsidRPr="00427B7F">
                <w:rPr>
                  <w:rFonts w:ascii="Times New Roman" w:eastAsia="Helvetica" w:hAnsi="Times New Roman" w:cs="Times New Roman"/>
                  <w:color w:val="000000"/>
                  <w:sz w:val="22"/>
                  <w:szCs w:val="22"/>
                  <w:rPrChange w:id="2137"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21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39" w:author="Daniel Noble" w:date="2023-06-30T12:44:00Z"/>
                <w:rFonts w:ascii="Times New Roman" w:hAnsi="Times New Roman" w:cs="Times New Roman"/>
                <w:rPrChange w:id="2140" w:author="Daniel Noble" w:date="2023-06-30T12:50:00Z">
                  <w:rPr>
                    <w:ins w:id="214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42" w:author="Daniel Noble" w:date="2023-06-30T12:44:00Z"/>
                <w:rFonts w:ascii="Times New Roman" w:hAnsi="Times New Roman" w:cs="Times New Roman"/>
                <w:rPrChange w:id="2143" w:author="Daniel Noble" w:date="2023-06-30T12:50:00Z">
                  <w:rPr>
                    <w:ins w:id="2144" w:author="Daniel Noble" w:date="2023-06-30T12:44:00Z"/>
                  </w:rPr>
                </w:rPrChange>
              </w:rPr>
            </w:pPr>
            <w:ins w:id="2145" w:author="Daniel Noble" w:date="2023-06-30T12:44:00Z">
              <w:r w:rsidRPr="00427B7F">
                <w:rPr>
                  <w:rFonts w:ascii="Times New Roman" w:eastAsia="Helvetica" w:hAnsi="Times New Roman" w:cs="Times New Roman"/>
                  <w:color w:val="000000"/>
                  <w:sz w:val="22"/>
                  <w:szCs w:val="22"/>
                  <w:rPrChange w:id="2146"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47" w:author="Daniel Noble" w:date="2023-06-30T12:44:00Z"/>
                <w:rFonts w:ascii="Times New Roman" w:hAnsi="Times New Roman" w:cs="Times New Roman"/>
                <w:rPrChange w:id="2148" w:author="Daniel Noble" w:date="2023-06-30T12:50:00Z">
                  <w:rPr>
                    <w:ins w:id="2149" w:author="Daniel Noble" w:date="2023-06-30T12:44:00Z"/>
                  </w:rPr>
                </w:rPrChange>
              </w:rPr>
            </w:pPr>
            <w:ins w:id="2150" w:author="Daniel Noble" w:date="2023-06-30T12:44:00Z">
              <w:r w:rsidRPr="00427B7F">
                <w:rPr>
                  <w:rFonts w:ascii="Times New Roman" w:eastAsia="Helvetica" w:hAnsi="Times New Roman" w:cs="Times New Roman"/>
                  <w:color w:val="000000"/>
                  <w:sz w:val="22"/>
                  <w:szCs w:val="22"/>
                  <w:rPrChange w:id="2151"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52" w:author="Daniel Noble" w:date="2023-06-30T12:44:00Z"/>
                <w:rFonts w:ascii="Times New Roman" w:hAnsi="Times New Roman" w:cs="Times New Roman"/>
                <w:rPrChange w:id="2153" w:author="Daniel Noble" w:date="2023-06-30T12:50:00Z">
                  <w:rPr>
                    <w:ins w:id="2154" w:author="Daniel Noble" w:date="2023-06-30T12:44:00Z"/>
                  </w:rPr>
                </w:rPrChange>
              </w:rPr>
            </w:pPr>
            <w:ins w:id="2155" w:author="Daniel Noble" w:date="2023-06-30T12:44:00Z">
              <w:r w:rsidRPr="00427B7F">
                <w:rPr>
                  <w:rFonts w:ascii="Times New Roman" w:eastAsia="Helvetica" w:hAnsi="Times New Roman" w:cs="Times New Roman"/>
                  <w:color w:val="000000"/>
                  <w:sz w:val="22"/>
                  <w:szCs w:val="22"/>
                  <w:rPrChange w:id="2156"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21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58" w:author="Daniel Noble" w:date="2023-06-30T12:44:00Z"/>
                <w:rFonts w:ascii="Times New Roman" w:hAnsi="Times New Roman" w:cs="Times New Roman"/>
                <w:rPrChange w:id="2159" w:author="Daniel Noble" w:date="2023-06-30T12:50:00Z">
                  <w:rPr>
                    <w:ins w:id="216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61" w:author="Daniel Noble" w:date="2023-06-30T12:44:00Z"/>
                <w:rFonts w:ascii="Times New Roman" w:hAnsi="Times New Roman" w:cs="Times New Roman"/>
                <w:rPrChange w:id="2162" w:author="Daniel Noble" w:date="2023-06-30T12:50:00Z">
                  <w:rPr>
                    <w:ins w:id="2163" w:author="Daniel Noble" w:date="2023-06-30T12:44:00Z"/>
                  </w:rPr>
                </w:rPrChange>
              </w:rPr>
            </w:pPr>
            <w:ins w:id="2164" w:author="Daniel Noble" w:date="2023-06-30T12:44:00Z">
              <w:r w:rsidRPr="00427B7F">
                <w:rPr>
                  <w:rFonts w:ascii="Times New Roman" w:eastAsia="Helvetica" w:hAnsi="Times New Roman" w:cs="Times New Roman"/>
                  <w:color w:val="000000"/>
                  <w:sz w:val="22"/>
                  <w:szCs w:val="22"/>
                  <w:rPrChange w:id="2165"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66" w:author="Daniel Noble" w:date="2023-06-30T12:44:00Z"/>
                <w:rFonts w:ascii="Times New Roman" w:hAnsi="Times New Roman" w:cs="Times New Roman"/>
                <w:rPrChange w:id="2167" w:author="Daniel Noble" w:date="2023-06-30T12:50:00Z">
                  <w:rPr>
                    <w:ins w:id="2168" w:author="Daniel Noble" w:date="2023-06-30T12:44:00Z"/>
                  </w:rPr>
                </w:rPrChange>
              </w:rPr>
            </w:pPr>
            <w:ins w:id="2169" w:author="Daniel Noble" w:date="2023-06-30T12:44:00Z">
              <w:r w:rsidRPr="00427B7F">
                <w:rPr>
                  <w:rFonts w:ascii="Times New Roman" w:eastAsia="Helvetica" w:hAnsi="Times New Roman" w:cs="Times New Roman"/>
                  <w:color w:val="000000"/>
                  <w:sz w:val="22"/>
                  <w:szCs w:val="22"/>
                  <w:rPrChange w:id="217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71" w:author="Daniel Noble" w:date="2023-06-30T12:44:00Z"/>
                <w:rFonts w:ascii="Times New Roman" w:hAnsi="Times New Roman" w:cs="Times New Roman"/>
                <w:rPrChange w:id="2172" w:author="Daniel Noble" w:date="2023-06-30T12:50:00Z">
                  <w:rPr>
                    <w:ins w:id="2173" w:author="Daniel Noble" w:date="2023-06-30T12:44:00Z"/>
                  </w:rPr>
                </w:rPrChange>
              </w:rPr>
            </w:pPr>
            <w:ins w:id="2174" w:author="Daniel Noble" w:date="2023-06-30T12:44:00Z">
              <w:r w:rsidRPr="00427B7F">
                <w:rPr>
                  <w:rFonts w:ascii="Times New Roman" w:eastAsia="Helvetica" w:hAnsi="Times New Roman" w:cs="Times New Roman"/>
                  <w:color w:val="000000"/>
                  <w:sz w:val="22"/>
                  <w:szCs w:val="22"/>
                  <w:rPrChange w:id="2175"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21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77" w:author="Daniel Noble" w:date="2023-06-30T12:44:00Z"/>
                <w:rFonts w:ascii="Times New Roman" w:hAnsi="Times New Roman" w:cs="Times New Roman"/>
                <w:rPrChange w:id="2178" w:author="Daniel Noble" w:date="2023-06-30T12:50:00Z">
                  <w:rPr>
                    <w:ins w:id="217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80" w:author="Daniel Noble" w:date="2023-06-30T12:44:00Z"/>
                <w:rFonts w:ascii="Times New Roman" w:hAnsi="Times New Roman" w:cs="Times New Roman"/>
                <w:rPrChange w:id="2181" w:author="Daniel Noble" w:date="2023-06-30T12:50:00Z">
                  <w:rPr>
                    <w:ins w:id="2182" w:author="Daniel Noble" w:date="2023-06-30T12:44:00Z"/>
                  </w:rPr>
                </w:rPrChange>
              </w:rPr>
            </w:pPr>
            <w:ins w:id="2183" w:author="Daniel Noble" w:date="2023-06-30T12:44:00Z">
              <w:r w:rsidRPr="00427B7F">
                <w:rPr>
                  <w:rFonts w:ascii="Times New Roman" w:eastAsia="Helvetica" w:hAnsi="Times New Roman" w:cs="Times New Roman"/>
                  <w:color w:val="000000"/>
                  <w:sz w:val="22"/>
                  <w:szCs w:val="22"/>
                  <w:rPrChange w:id="2184"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85" w:author="Daniel Noble" w:date="2023-06-30T12:44:00Z"/>
                <w:rFonts w:ascii="Times New Roman" w:hAnsi="Times New Roman" w:cs="Times New Roman"/>
                <w:rPrChange w:id="2186" w:author="Daniel Noble" w:date="2023-06-30T12:50:00Z">
                  <w:rPr>
                    <w:ins w:id="2187" w:author="Daniel Noble" w:date="2023-06-30T12:44:00Z"/>
                  </w:rPr>
                </w:rPrChange>
              </w:rPr>
            </w:pPr>
            <w:ins w:id="2188" w:author="Daniel Noble" w:date="2023-06-30T12:44:00Z">
              <w:r w:rsidRPr="00427B7F">
                <w:rPr>
                  <w:rFonts w:ascii="Times New Roman" w:eastAsia="Helvetica" w:hAnsi="Times New Roman" w:cs="Times New Roman"/>
                  <w:color w:val="000000"/>
                  <w:sz w:val="22"/>
                  <w:szCs w:val="22"/>
                  <w:rPrChange w:id="2189"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0" w:author="Daniel Noble" w:date="2023-06-30T12:44:00Z"/>
                <w:rFonts w:ascii="Times New Roman" w:hAnsi="Times New Roman" w:cs="Times New Roman"/>
                <w:rPrChange w:id="2191" w:author="Daniel Noble" w:date="2023-06-30T12:50:00Z">
                  <w:rPr>
                    <w:ins w:id="2192" w:author="Daniel Noble" w:date="2023-06-30T12:44:00Z"/>
                  </w:rPr>
                </w:rPrChange>
              </w:rPr>
            </w:pPr>
            <w:ins w:id="2193" w:author="Daniel Noble" w:date="2023-06-30T12:44:00Z">
              <w:r w:rsidRPr="00427B7F">
                <w:rPr>
                  <w:rFonts w:ascii="Times New Roman" w:eastAsia="Helvetica" w:hAnsi="Times New Roman" w:cs="Times New Roman"/>
                  <w:color w:val="000000"/>
                  <w:sz w:val="22"/>
                  <w:szCs w:val="22"/>
                  <w:rPrChange w:id="2194"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21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6" w:author="Daniel Noble" w:date="2023-06-30T12:44:00Z"/>
                <w:rFonts w:ascii="Times New Roman" w:hAnsi="Times New Roman" w:cs="Times New Roman"/>
                <w:rPrChange w:id="2197" w:author="Daniel Noble" w:date="2023-06-30T12:50:00Z">
                  <w:rPr>
                    <w:ins w:id="219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199" w:author="Daniel Noble" w:date="2023-06-30T12:44:00Z"/>
                <w:rFonts w:ascii="Times New Roman" w:hAnsi="Times New Roman" w:cs="Times New Roman"/>
                <w:rPrChange w:id="2200" w:author="Daniel Noble" w:date="2023-06-30T12:50:00Z">
                  <w:rPr>
                    <w:ins w:id="2201" w:author="Daniel Noble" w:date="2023-06-30T12:44:00Z"/>
                  </w:rPr>
                </w:rPrChange>
              </w:rPr>
            </w:pPr>
            <w:ins w:id="2202" w:author="Daniel Noble" w:date="2023-06-30T12:44:00Z">
              <w:r w:rsidRPr="00427B7F">
                <w:rPr>
                  <w:rFonts w:ascii="Times New Roman" w:eastAsia="Helvetica" w:hAnsi="Times New Roman" w:cs="Times New Roman"/>
                  <w:color w:val="000000"/>
                  <w:sz w:val="22"/>
                  <w:szCs w:val="22"/>
                  <w:rPrChange w:id="2203"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04" w:author="Daniel Noble" w:date="2023-06-30T12:44:00Z"/>
                <w:rFonts w:ascii="Times New Roman" w:hAnsi="Times New Roman" w:cs="Times New Roman"/>
                <w:rPrChange w:id="2205" w:author="Daniel Noble" w:date="2023-06-30T12:50:00Z">
                  <w:rPr>
                    <w:ins w:id="2206" w:author="Daniel Noble" w:date="2023-06-30T12:44:00Z"/>
                  </w:rPr>
                </w:rPrChange>
              </w:rPr>
            </w:pPr>
            <w:ins w:id="2207" w:author="Daniel Noble" w:date="2023-06-30T12:44:00Z">
              <w:r w:rsidRPr="00427B7F">
                <w:rPr>
                  <w:rFonts w:ascii="Times New Roman" w:eastAsia="Helvetica" w:hAnsi="Times New Roman" w:cs="Times New Roman"/>
                  <w:color w:val="000000"/>
                  <w:sz w:val="22"/>
                  <w:szCs w:val="22"/>
                  <w:rPrChange w:id="2208"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09" w:author="Daniel Noble" w:date="2023-06-30T12:44:00Z"/>
                <w:rFonts w:ascii="Times New Roman" w:hAnsi="Times New Roman" w:cs="Times New Roman"/>
                <w:rPrChange w:id="2210" w:author="Daniel Noble" w:date="2023-06-30T12:50:00Z">
                  <w:rPr>
                    <w:ins w:id="2211" w:author="Daniel Noble" w:date="2023-06-30T12:44:00Z"/>
                  </w:rPr>
                </w:rPrChange>
              </w:rPr>
            </w:pPr>
            <w:ins w:id="2212" w:author="Daniel Noble" w:date="2023-06-30T12:44:00Z">
              <w:r w:rsidRPr="00427B7F">
                <w:rPr>
                  <w:rFonts w:ascii="Times New Roman" w:eastAsia="Helvetica" w:hAnsi="Times New Roman" w:cs="Times New Roman"/>
                  <w:color w:val="000000"/>
                  <w:sz w:val="22"/>
                  <w:szCs w:val="22"/>
                  <w:rPrChange w:id="2213"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22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15" w:author="Daniel Noble" w:date="2023-06-30T12:44:00Z"/>
                <w:rFonts w:ascii="Times New Roman" w:hAnsi="Times New Roman" w:cs="Times New Roman"/>
                <w:rPrChange w:id="2216" w:author="Daniel Noble" w:date="2023-06-30T12:50:00Z">
                  <w:rPr>
                    <w:ins w:id="221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18" w:author="Daniel Noble" w:date="2023-06-30T12:44:00Z"/>
                <w:rFonts w:ascii="Times New Roman" w:hAnsi="Times New Roman" w:cs="Times New Roman"/>
                <w:rPrChange w:id="2219" w:author="Daniel Noble" w:date="2023-06-30T12:50:00Z">
                  <w:rPr>
                    <w:ins w:id="2220" w:author="Daniel Noble" w:date="2023-06-30T12:44:00Z"/>
                  </w:rPr>
                </w:rPrChange>
              </w:rPr>
            </w:pPr>
            <w:ins w:id="2221" w:author="Daniel Noble" w:date="2023-06-30T12:44:00Z">
              <w:r w:rsidRPr="00427B7F">
                <w:rPr>
                  <w:rFonts w:ascii="Times New Roman" w:eastAsia="Helvetica" w:hAnsi="Times New Roman" w:cs="Times New Roman"/>
                  <w:color w:val="000000"/>
                  <w:sz w:val="22"/>
                  <w:szCs w:val="22"/>
                  <w:rPrChange w:id="2222"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23" w:author="Daniel Noble" w:date="2023-06-30T12:44:00Z"/>
                <w:rFonts w:ascii="Times New Roman" w:hAnsi="Times New Roman" w:cs="Times New Roman"/>
                <w:rPrChange w:id="2224" w:author="Daniel Noble" w:date="2023-06-30T12:50:00Z">
                  <w:rPr>
                    <w:ins w:id="2225" w:author="Daniel Noble" w:date="2023-06-30T12:44:00Z"/>
                  </w:rPr>
                </w:rPrChange>
              </w:rPr>
            </w:pPr>
            <w:ins w:id="2226" w:author="Daniel Noble" w:date="2023-06-30T12:44:00Z">
              <w:r w:rsidRPr="00427B7F">
                <w:rPr>
                  <w:rFonts w:ascii="Times New Roman" w:eastAsia="Helvetica" w:hAnsi="Times New Roman" w:cs="Times New Roman"/>
                  <w:color w:val="000000"/>
                  <w:sz w:val="22"/>
                  <w:szCs w:val="22"/>
                  <w:rPrChange w:id="2227"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28" w:author="Daniel Noble" w:date="2023-06-30T12:44:00Z"/>
                <w:rFonts w:ascii="Times New Roman" w:hAnsi="Times New Roman" w:cs="Times New Roman"/>
                <w:rPrChange w:id="2229" w:author="Daniel Noble" w:date="2023-06-30T12:50:00Z">
                  <w:rPr>
                    <w:ins w:id="2230" w:author="Daniel Noble" w:date="2023-06-30T12:44:00Z"/>
                  </w:rPr>
                </w:rPrChange>
              </w:rPr>
            </w:pPr>
            <w:ins w:id="2231" w:author="Daniel Noble" w:date="2023-06-30T12:44:00Z">
              <w:r w:rsidRPr="00427B7F">
                <w:rPr>
                  <w:rFonts w:ascii="Times New Roman" w:eastAsia="Helvetica" w:hAnsi="Times New Roman" w:cs="Times New Roman"/>
                  <w:color w:val="000000"/>
                  <w:sz w:val="22"/>
                  <w:szCs w:val="22"/>
                  <w:rPrChange w:id="2232"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22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34" w:author="Daniel Noble" w:date="2023-06-30T12:44:00Z"/>
                <w:rFonts w:ascii="Times New Roman" w:hAnsi="Times New Roman" w:cs="Times New Roman"/>
                <w:rPrChange w:id="2235" w:author="Daniel Noble" w:date="2023-06-30T12:50:00Z">
                  <w:rPr>
                    <w:ins w:id="223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37" w:author="Daniel Noble" w:date="2023-06-30T12:44:00Z"/>
                <w:rFonts w:ascii="Times New Roman" w:hAnsi="Times New Roman" w:cs="Times New Roman"/>
                <w:rPrChange w:id="2238" w:author="Daniel Noble" w:date="2023-06-30T12:50:00Z">
                  <w:rPr>
                    <w:ins w:id="2239" w:author="Daniel Noble" w:date="2023-06-30T12:44:00Z"/>
                  </w:rPr>
                </w:rPrChange>
              </w:rPr>
            </w:pPr>
            <w:ins w:id="2240" w:author="Daniel Noble" w:date="2023-06-30T12:44:00Z">
              <w:r w:rsidRPr="00427B7F">
                <w:rPr>
                  <w:rFonts w:ascii="Times New Roman" w:eastAsia="Helvetica" w:hAnsi="Times New Roman" w:cs="Times New Roman"/>
                  <w:color w:val="000000"/>
                  <w:sz w:val="22"/>
                  <w:szCs w:val="22"/>
                  <w:rPrChange w:id="2241"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2" w:author="Daniel Noble" w:date="2023-06-30T12:44:00Z"/>
                <w:rFonts w:ascii="Times New Roman" w:hAnsi="Times New Roman" w:cs="Times New Roman"/>
                <w:rPrChange w:id="2243" w:author="Daniel Noble" w:date="2023-06-30T12:50:00Z">
                  <w:rPr>
                    <w:ins w:id="2244" w:author="Daniel Noble" w:date="2023-06-30T12:44:00Z"/>
                  </w:rPr>
                </w:rPrChange>
              </w:rPr>
            </w:pPr>
            <w:ins w:id="2245" w:author="Daniel Noble" w:date="2023-06-30T12:44:00Z">
              <w:r w:rsidRPr="00427B7F">
                <w:rPr>
                  <w:rFonts w:ascii="Times New Roman" w:eastAsia="Helvetica" w:hAnsi="Times New Roman" w:cs="Times New Roman"/>
                  <w:color w:val="000000"/>
                  <w:sz w:val="22"/>
                  <w:szCs w:val="22"/>
                  <w:rPrChange w:id="2246"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47" w:author="Daniel Noble" w:date="2023-06-30T12:44:00Z"/>
                <w:rFonts w:ascii="Times New Roman" w:hAnsi="Times New Roman" w:cs="Times New Roman"/>
                <w:rPrChange w:id="2248" w:author="Daniel Noble" w:date="2023-06-30T12:50:00Z">
                  <w:rPr>
                    <w:ins w:id="2249" w:author="Daniel Noble" w:date="2023-06-30T12:44:00Z"/>
                  </w:rPr>
                </w:rPrChange>
              </w:rPr>
            </w:pPr>
            <w:ins w:id="2250" w:author="Daniel Noble" w:date="2023-06-30T12:44:00Z">
              <w:r w:rsidRPr="00427B7F">
                <w:rPr>
                  <w:rFonts w:ascii="Times New Roman" w:eastAsia="Helvetica" w:hAnsi="Times New Roman" w:cs="Times New Roman"/>
                  <w:color w:val="000000"/>
                  <w:sz w:val="22"/>
                  <w:szCs w:val="22"/>
                  <w:rPrChange w:id="2251"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22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53" w:author="Daniel Noble" w:date="2023-06-30T12:44:00Z"/>
                <w:rFonts w:ascii="Times New Roman" w:hAnsi="Times New Roman" w:cs="Times New Roman"/>
                <w:rPrChange w:id="2254" w:author="Daniel Noble" w:date="2023-06-30T12:50:00Z">
                  <w:rPr>
                    <w:ins w:id="225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56" w:author="Daniel Noble" w:date="2023-06-30T12:44:00Z"/>
                <w:rFonts w:ascii="Times New Roman" w:hAnsi="Times New Roman" w:cs="Times New Roman"/>
                <w:rPrChange w:id="2257" w:author="Daniel Noble" w:date="2023-06-30T12:50:00Z">
                  <w:rPr>
                    <w:ins w:id="2258" w:author="Daniel Noble" w:date="2023-06-30T12:44:00Z"/>
                  </w:rPr>
                </w:rPrChange>
              </w:rPr>
            </w:pPr>
            <w:ins w:id="2259" w:author="Daniel Noble" w:date="2023-06-30T12:44:00Z">
              <w:r w:rsidRPr="00427B7F">
                <w:rPr>
                  <w:rFonts w:ascii="Times New Roman" w:eastAsia="Helvetica" w:hAnsi="Times New Roman" w:cs="Times New Roman"/>
                  <w:color w:val="000000"/>
                  <w:sz w:val="22"/>
                  <w:szCs w:val="22"/>
                  <w:rPrChange w:id="2260"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61" w:author="Daniel Noble" w:date="2023-06-30T12:44:00Z"/>
                <w:rFonts w:ascii="Times New Roman" w:hAnsi="Times New Roman" w:cs="Times New Roman"/>
                <w:rPrChange w:id="2262" w:author="Daniel Noble" w:date="2023-06-30T12:50:00Z">
                  <w:rPr>
                    <w:ins w:id="2263" w:author="Daniel Noble" w:date="2023-06-30T12:44:00Z"/>
                  </w:rPr>
                </w:rPrChange>
              </w:rPr>
            </w:pPr>
            <w:ins w:id="2264" w:author="Daniel Noble" w:date="2023-06-30T12:44:00Z">
              <w:r w:rsidRPr="00427B7F">
                <w:rPr>
                  <w:rFonts w:ascii="Times New Roman" w:eastAsia="Helvetica" w:hAnsi="Times New Roman" w:cs="Times New Roman"/>
                  <w:color w:val="000000"/>
                  <w:sz w:val="22"/>
                  <w:szCs w:val="22"/>
                  <w:rPrChange w:id="2265"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66" w:author="Daniel Noble" w:date="2023-06-30T12:44:00Z"/>
                <w:rFonts w:ascii="Times New Roman" w:hAnsi="Times New Roman" w:cs="Times New Roman"/>
                <w:rPrChange w:id="2267" w:author="Daniel Noble" w:date="2023-06-30T12:50:00Z">
                  <w:rPr>
                    <w:ins w:id="2268" w:author="Daniel Noble" w:date="2023-06-30T12:44:00Z"/>
                  </w:rPr>
                </w:rPrChange>
              </w:rPr>
            </w:pPr>
            <w:ins w:id="2269" w:author="Daniel Noble" w:date="2023-06-30T12:44:00Z">
              <w:r w:rsidRPr="00427B7F">
                <w:rPr>
                  <w:rFonts w:ascii="Times New Roman" w:eastAsia="Helvetica" w:hAnsi="Times New Roman" w:cs="Times New Roman"/>
                  <w:color w:val="000000"/>
                  <w:sz w:val="22"/>
                  <w:szCs w:val="22"/>
                  <w:rPrChange w:id="2270"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22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72" w:author="Daniel Noble" w:date="2023-06-30T12:44:00Z"/>
                <w:rFonts w:ascii="Times New Roman" w:hAnsi="Times New Roman" w:cs="Times New Roman"/>
                <w:rPrChange w:id="2273" w:author="Daniel Noble" w:date="2023-06-30T12:50:00Z">
                  <w:rPr>
                    <w:ins w:id="227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75" w:author="Daniel Noble" w:date="2023-06-30T12:44:00Z"/>
                <w:rFonts w:ascii="Times New Roman" w:hAnsi="Times New Roman" w:cs="Times New Roman"/>
                <w:rPrChange w:id="2276" w:author="Daniel Noble" w:date="2023-06-30T12:50:00Z">
                  <w:rPr>
                    <w:ins w:id="2277" w:author="Daniel Noble" w:date="2023-06-30T12:44:00Z"/>
                  </w:rPr>
                </w:rPrChange>
              </w:rPr>
            </w:pPr>
            <w:ins w:id="2278" w:author="Daniel Noble" w:date="2023-06-30T12:44:00Z">
              <w:r w:rsidRPr="00427B7F">
                <w:rPr>
                  <w:rFonts w:ascii="Times New Roman" w:eastAsia="Helvetica" w:hAnsi="Times New Roman" w:cs="Times New Roman"/>
                  <w:color w:val="000000"/>
                  <w:sz w:val="22"/>
                  <w:szCs w:val="22"/>
                  <w:rPrChange w:id="2279"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80" w:author="Daniel Noble" w:date="2023-06-30T12:44:00Z"/>
                <w:rFonts w:ascii="Times New Roman" w:hAnsi="Times New Roman" w:cs="Times New Roman"/>
                <w:rPrChange w:id="2281" w:author="Daniel Noble" w:date="2023-06-30T12:50:00Z">
                  <w:rPr>
                    <w:ins w:id="2282" w:author="Daniel Noble" w:date="2023-06-30T12:44:00Z"/>
                  </w:rPr>
                </w:rPrChange>
              </w:rPr>
            </w:pPr>
            <w:ins w:id="2283" w:author="Daniel Noble" w:date="2023-06-30T12:44:00Z">
              <w:r w:rsidRPr="00427B7F">
                <w:rPr>
                  <w:rFonts w:ascii="Times New Roman" w:eastAsia="Helvetica" w:hAnsi="Times New Roman" w:cs="Times New Roman"/>
                  <w:color w:val="000000"/>
                  <w:sz w:val="22"/>
                  <w:szCs w:val="22"/>
                  <w:rPrChange w:id="2284"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85" w:author="Daniel Noble" w:date="2023-06-30T12:44:00Z"/>
                <w:rFonts w:ascii="Times New Roman" w:hAnsi="Times New Roman" w:cs="Times New Roman"/>
                <w:rPrChange w:id="2286" w:author="Daniel Noble" w:date="2023-06-30T12:50:00Z">
                  <w:rPr>
                    <w:ins w:id="2287" w:author="Daniel Noble" w:date="2023-06-30T12:44:00Z"/>
                  </w:rPr>
                </w:rPrChange>
              </w:rPr>
            </w:pPr>
            <w:ins w:id="2288" w:author="Daniel Noble" w:date="2023-06-30T12:44:00Z">
              <w:r w:rsidRPr="00427B7F">
                <w:rPr>
                  <w:rFonts w:ascii="Times New Roman" w:eastAsia="Helvetica" w:hAnsi="Times New Roman" w:cs="Times New Roman"/>
                  <w:color w:val="000000"/>
                  <w:sz w:val="22"/>
                  <w:szCs w:val="22"/>
                  <w:rPrChange w:id="2289"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22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91" w:author="Daniel Noble" w:date="2023-06-30T12:44:00Z"/>
                <w:rFonts w:ascii="Times New Roman" w:hAnsi="Times New Roman" w:cs="Times New Roman"/>
                <w:rPrChange w:id="2292" w:author="Daniel Noble" w:date="2023-06-30T12:50:00Z">
                  <w:rPr>
                    <w:ins w:id="229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94" w:author="Daniel Noble" w:date="2023-06-30T12:44:00Z"/>
                <w:rFonts w:ascii="Times New Roman" w:hAnsi="Times New Roman" w:cs="Times New Roman"/>
                <w:rPrChange w:id="2295" w:author="Daniel Noble" w:date="2023-06-30T12:50:00Z">
                  <w:rPr>
                    <w:ins w:id="2296" w:author="Daniel Noble" w:date="2023-06-30T12:44:00Z"/>
                  </w:rPr>
                </w:rPrChange>
              </w:rPr>
            </w:pPr>
            <w:ins w:id="2297" w:author="Daniel Noble" w:date="2023-06-30T12:44:00Z">
              <w:r w:rsidRPr="00427B7F">
                <w:rPr>
                  <w:rFonts w:ascii="Times New Roman" w:eastAsia="Helvetica" w:hAnsi="Times New Roman" w:cs="Times New Roman"/>
                  <w:color w:val="000000"/>
                  <w:sz w:val="22"/>
                  <w:szCs w:val="22"/>
                  <w:rPrChange w:id="2298"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299" w:author="Daniel Noble" w:date="2023-06-30T12:44:00Z"/>
                <w:rFonts w:ascii="Times New Roman" w:hAnsi="Times New Roman" w:cs="Times New Roman"/>
                <w:rPrChange w:id="2300" w:author="Daniel Noble" w:date="2023-06-30T12:50:00Z">
                  <w:rPr>
                    <w:ins w:id="2301" w:author="Daniel Noble" w:date="2023-06-30T12:44:00Z"/>
                  </w:rPr>
                </w:rPrChange>
              </w:rPr>
            </w:pPr>
            <w:ins w:id="2302" w:author="Daniel Noble" w:date="2023-06-30T12:44:00Z">
              <w:r w:rsidRPr="00427B7F">
                <w:rPr>
                  <w:rFonts w:ascii="Times New Roman" w:eastAsia="Helvetica" w:hAnsi="Times New Roman" w:cs="Times New Roman"/>
                  <w:color w:val="000000"/>
                  <w:sz w:val="22"/>
                  <w:szCs w:val="22"/>
                  <w:rPrChange w:id="2303"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04" w:author="Daniel Noble" w:date="2023-06-30T12:44:00Z"/>
                <w:rFonts w:ascii="Times New Roman" w:hAnsi="Times New Roman" w:cs="Times New Roman"/>
                <w:rPrChange w:id="2305" w:author="Daniel Noble" w:date="2023-06-30T12:50:00Z">
                  <w:rPr>
                    <w:ins w:id="2306" w:author="Daniel Noble" w:date="2023-06-30T12:44:00Z"/>
                  </w:rPr>
                </w:rPrChange>
              </w:rPr>
            </w:pPr>
            <w:ins w:id="2307" w:author="Daniel Noble" w:date="2023-06-30T12:44:00Z">
              <w:r w:rsidRPr="00427B7F">
                <w:rPr>
                  <w:rFonts w:ascii="Times New Roman" w:eastAsia="Helvetica" w:hAnsi="Times New Roman" w:cs="Times New Roman"/>
                  <w:color w:val="000000"/>
                  <w:sz w:val="22"/>
                  <w:szCs w:val="22"/>
                  <w:rPrChange w:id="2308"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23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0" w:author="Daniel Noble" w:date="2023-06-30T12:44:00Z"/>
                <w:rFonts w:ascii="Times New Roman" w:hAnsi="Times New Roman" w:cs="Times New Roman"/>
                <w:rPrChange w:id="2311" w:author="Daniel Noble" w:date="2023-06-30T12:50:00Z">
                  <w:rPr>
                    <w:ins w:id="231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3" w:author="Daniel Noble" w:date="2023-06-30T12:44:00Z"/>
                <w:rFonts w:ascii="Times New Roman" w:hAnsi="Times New Roman" w:cs="Times New Roman"/>
                <w:rPrChange w:id="2314" w:author="Daniel Noble" w:date="2023-06-30T12:50:00Z">
                  <w:rPr>
                    <w:ins w:id="2315" w:author="Daniel Noble" w:date="2023-06-30T12:44:00Z"/>
                  </w:rPr>
                </w:rPrChange>
              </w:rPr>
            </w:pPr>
            <w:ins w:id="2316" w:author="Daniel Noble" w:date="2023-06-30T12:44:00Z">
              <w:r w:rsidRPr="00427B7F">
                <w:rPr>
                  <w:rFonts w:ascii="Times New Roman" w:eastAsia="Helvetica" w:hAnsi="Times New Roman" w:cs="Times New Roman"/>
                  <w:color w:val="000000"/>
                  <w:sz w:val="22"/>
                  <w:szCs w:val="22"/>
                  <w:rPrChange w:id="2317"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18" w:author="Daniel Noble" w:date="2023-06-30T12:44:00Z"/>
                <w:rFonts w:ascii="Times New Roman" w:hAnsi="Times New Roman" w:cs="Times New Roman"/>
                <w:rPrChange w:id="2319" w:author="Daniel Noble" w:date="2023-06-30T12:50:00Z">
                  <w:rPr>
                    <w:ins w:id="2320" w:author="Daniel Noble" w:date="2023-06-30T12:44:00Z"/>
                  </w:rPr>
                </w:rPrChange>
              </w:rPr>
            </w:pPr>
            <w:ins w:id="2321" w:author="Daniel Noble" w:date="2023-06-30T12:44:00Z">
              <w:r w:rsidRPr="00427B7F">
                <w:rPr>
                  <w:rFonts w:ascii="Times New Roman" w:eastAsia="Helvetica" w:hAnsi="Times New Roman" w:cs="Times New Roman"/>
                  <w:color w:val="000000"/>
                  <w:sz w:val="22"/>
                  <w:szCs w:val="22"/>
                  <w:rPrChange w:id="2322"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23" w:author="Daniel Noble" w:date="2023-06-30T12:44:00Z"/>
                <w:rFonts w:ascii="Times New Roman" w:hAnsi="Times New Roman" w:cs="Times New Roman"/>
                <w:rPrChange w:id="2324" w:author="Daniel Noble" w:date="2023-06-30T12:50:00Z">
                  <w:rPr>
                    <w:ins w:id="2325" w:author="Daniel Noble" w:date="2023-06-30T12:44:00Z"/>
                  </w:rPr>
                </w:rPrChange>
              </w:rPr>
            </w:pPr>
            <w:ins w:id="2326" w:author="Daniel Noble" w:date="2023-06-30T12:44:00Z">
              <w:r w:rsidRPr="00427B7F">
                <w:rPr>
                  <w:rFonts w:ascii="Times New Roman" w:eastAsia="Helvetica" w:hAnsi="Times New Roman" w:cs="Times New Roman"/>
                  <w:color w:val="000000"/>
                  <w:sz w:val="22"/>
                  <w:szCs w:val="22"/>
                  <w:rPrChange w:id="2327"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23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29" w:author="Daniel Noble" w:date="2023-06-30T12:44:00Z"/>
                <w:rFonts w:ascii="Times New Roman" w:hAnsi="Times New Roman" w:cs="Times New Roman"/>
                <w:rPrChange w:id="2330" w:author="Daniel Noble" w:date="2023-06-30T12:50:00Z">
                  <w:rPr>
                    <w:ins w:id="233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32" w:author="Daniel Noble" w:date="2023-06-30T12:44:00Z"/>
                <w:rFonts w:ascii="Times New Roman" w:hAnsi="Times New Roman" w:cs="Times New Roman"/>
                <w:rPrChange w:id="2333" w:author="Daniel Noble" w:date="2023-06-30T12:50:00Z">
                  <w:rPr>
                    <w:ins w:id="2334" w:author="Daniel Noble" w:date="2023-06-30T12:44:00Z"/>
                  </w:rPr>
                </w:rPrChange>
              </w:rPr>
            </w:pPr>
            <w:ins w:id="2335" w:author="Daniel Noble" w:date="2023-06-30T12:44:00Z">
              <w:r w:rsidRPr="00427B7F">
                <w:rPr>
                  <w:rFonts w:ascii="Times New Roman" w:eastAsia="Helvetica" w:hAnsi="Times New Roman" w:cs="Times New Roman"/>
                  <w:color w:val="000000"/>
                  <w:sz w:val="22"/>
                  <w:szCs w:val="22"/>
                  <w:rPrChange w:id="2336"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37" w:author="Daniel Noble" w:date="2023-06-30T12:44:00Z"/>
                <w:rFonts w:ascii="Times New Roman" w:hAnsi="Times New Roman" w:cs="Times New Roman"/>
                <w:rPrChange w:id="2338" w:author="Daniel Noble" w:date="2023-06-30T12:50:00Z">
                  <w:rPr>
                    <w:ins w:id="2339" w:author="Daniel Noble" w:date="2023-06-30T12:44:00Z"/>
                  </w:rPr>
                </w:rPrChange>
              </w:rPr>
            </w:pPr>
            <w:ins w:id="2340" w:author="Daniel Noble" w:date="2023-06-30T12:44:00Z">
              <w:r w:rsidRPr="00427B7F">
                <w:rPr>
                  <w:rFonts w:ascii="Times New Roman" w:eastAsia="Helvetica" w:hAnsi="Times New Roman" w:cs="Times New Roman"/>
                  <w:color w:val="000000"/>
                  <w:sz w:val="22"/>
                  <w:szCs w:val="22"/>
                  <w:rPrChange w:id="2341"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42" w:author="Daniel Noble" w:date="2023-06-30T12:44:00Z"/>
                <w:rFonts w:ascii="Times New Roman" w:hAnsi="Times New Roman" w:cs="Times New Roman"/>
                <w:rPrChange w:id="2343" w:author="Daniel Noble" w:date="2023-06-30T12:50:00Z">
                  <w:rPr>
                    <w:ins w:id="2344" w:author="Daniel Noble" w:date="2023-06-30T12:44:00Z"/>
                  </w:rPr>
                </w:rPrChange>
              </w:rPr>
            </w:pPr>
            <w:ins w:id="2345" w:author="Daniel Noble" w:date="2023-06-30T12:44:00Z">
              <w:r w:rsidRPr="00427B7F">
                <w:rPr>
                  <w:rFonts w:ascii="Times New Roman" w:eastAsia="Helvetica" w:hAnsi="Times New Roman" w:cs="Times New Roman"/>
                  <w:color w:val="000000"/>
                  <w:sz w:val="22"/>
                  <w:szCs w:val="22"/>
                  <w:rPrChange w:id="2346"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23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48" w:author="Daniel Noble" w:date="2023-06-30T12:44:00Z"/>
                <w:rFonts w:ascii="Times New Roman" w:hAnsi="Times New Roman" w:cs="Times New Roman"/>
                <w:rPrChange w:id="2349" w:author="Daniel Noble" w:date="2023-06-30T12:50:00Z">
                  <w:rPr>
                    <w:ins w:id="235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51" w:author="Daniel Noble" w:date="2023-06-30T12:44:00Z"/>
                <w:rFonts w:ascii="Times New Roman" w:hAnsi="Times New Roman" w:cs="Times New Roman"/>
                <w:rPrChange w:id="2352" w:author="Daniel Noble" w:date="2023-06-30T12:50:00Z">
                  <w:rPr>
                    <w:ins w:id="2353" w:author="Daniel Noble" w:date="2023-06-30T12:44:00Z"/>
                  </w:rPr>
                </w:rPrChange>
              </w:rPr>
            </w:pPr>
            <w:ins w:id="2354" w:author="Daniel Noble" w:date="2023-06-30T12:44:00Z">
              <w:r w:rsidRPr="00427B7F">
                <w:rPr>
                  <w:rFonts w:ascii="Times New Roman" w:eastAsia="Helvetica" w:hAnsi="Times New Roman" w:cs="Times New Roman"/>
                  <w:color w:val="000000"/>
                  <w:sz w:val="22"/>
                  <w:szCs w:val="22"/>
                  <w:rPrChange w:id="2355"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56" w:author="Daniel Noble" w:date="2023-06-30T12:44:00Z"/>
                <w:rFonts w:ascii="Times New Roman" w:hAnsi="Times New Roman" w:cs="Times New Roman"/>
                <w:rPrChange w:id="2357" w:author="Daniel Noble" w:date="2023-06-30T12:50:00Z">
                  <w:rPr>
                    <w:ins w:id="2358" w:author="Daniel Noble" w:date="2023-06-30T12:44:00Z"/>
                  </w:rPr>
                </w:rPrChange>
              </w:rPr>
            </w:pPr>
            <w:ins w:id="2359" w:author="Daniel Noble" w:date="2023-06-30T12:44:00Z">
              <w:r w:rsidRPr="00427B7F">
                <w:rPr>
                  <w:rFonts w:ascii="Times New Roman" w:eastAsia="Helvetica" w:hAnsi="Times New Roman" w:cs="Times New Roman"/>
                  <w:color w:val="000000"/>
                  <w:sz w:val="22"/>
                  <w:szCs w:val="22"/>
                  <w:rPrChange w:id="2360"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61" w:author="Daniel Noble" w:date="2023-06-30T12:44:00Z"/>
                <w:rFonts w:ascii="Times New Roman" w:hAnsi="Times New Roman" w:cs="Times New Roman"/>
                <w:rPrChange w:id="2362" w:author="Daniel Noble" w:date="2023-06-30T12:50:00Z">
                  <w:rPr>
                    <w:ins w:id="2363" w:author="Daniel Noble" w:date="2023-06-30T12:44:00Z"/>
                  </w:rPr>
                </w:rPrChange>
              </w:rPr>
            </w:pPr>
            <w:ins w:id="2364" w:author="Daniel Noble" w:date="2023-06-30T12:44:00Z">
              <w:r w:rsidRPr="00427B7F">
                <w:rPr>
                  <w:rFonts w:ascii="Times New Roman" w:eastAsia="Helvetica" w:hAnsi="Times New Roman" w:cs="Times New Roman"/>
                  <w:color w:val="000000"/>
                  <w:sz w:val="22"/>
                  <w:szCs w:val="22"/>
                  <w:rPrChange w:id="2365"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23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67" w:author="Daniel Noble" w:date="2023-06-30T12:44:00Z"/>
                <w:rFonts w:ascii="Times New Roman" w:hAnsi="Times New Roman" w:cs="Times New Roman"/>
                <w:rPrChange w:id="2368" w:author="Daniel Noble" w:date="2023-06-30T12:50:00Z">
                  <w:rPr>
                    <w:ins w:id="236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70" w:author="Daniel Noble" w:date="2023-06-30T12:44:00Z"/>
                <w:rFonts w:ascii="Times New Roman" w:hAnsi="Times New Roman" w:cs="Times New Roman"/>
                <w:rPrChange w:id="2371" w:author="Daniel Noble" w:date="2023-06-30T12:50:00Z">
                  <w:rPr>
                    <w:ins w:id="2372" w:author="Daniel Noble" w:date="2023-06-30T12:44:00Z"/>
                  </w:rPr>
                </w:rPrChange>
              </w:rPr>
            </w:pPr>
            <w:ins w:id="2373" w:author="Daniel Noble" w:date="2023-06-30T12:44:00Z">
              <w:r w:rsidRPr="00427B7F">
                <w:rPr>
                  <w:rFonts w:ascii="Times New Roman" w:eastAsia="Helvetica" w:hAnsi="Times New Roman" w:cs="Times New Roman"/>
                  <w:color w:val="000000"/>
                  <w:sz w:val="22"/>
                  <w:szCs w:val="22"/>
                  <w:rPrChange w:id="2374"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75" w:author="Daniel Noble" w:date="2023-06-30T12:44:00Z"/>
                <w:rFonts w:ascii="Times New Roman" w:hAnsi="Times New Roman" w:cs="Times New Roman"/>
                <w:rPrChange w:id="2376" w:author="Daniel Noble" w:date="2023-06-30T12:50:00Z">
                  <w:rPr>
                    <w:ins w:id="2377" w:author="Daniel Noble" w:date="2023-06-30T12:44:00Z"/>
                  </w:rPr>
                </w:rPrChange>
              </w:rPr>
            </w:pPr>
            <w:ins w:id="2378" w:author="Daniel Noble" w:date="2023-06-30T12:44:00Z">
              <w:r w:rsidRPr="00427B7F">
                <w:rPr>
                  <w:rFonts w:ascii="Times New Roman" w:eastAsia="Helvetica" w:hAnsi="Times New Roman" w:cs="Times New Roman"/>
                  <w:color w:val="000000"/>
                  <w:sz w:val="22"/>
                  <w:szCs w:val="22"/>
                  <w:rPrChange w:id="2379"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0" w:author="Daniel Noble" w:date="2023-06-30T12:44:00Z"/>
                <w:rFonts w:ascii="Times New Roman" w:hAnsi="Times New Roman" w:cs="Times New Roman"/>
                <w:rPrChange w:id="2381" w:author="Daniel Noble" w:date="2023-06-30T12:50:00Z">
                  <w:rPr>
                    <w:ins w:id="2382" w:author="Daniel Noble" w:date="2023-06-30T12:44:00Z"/>
                  </w:rPr>
                </w:rPrChange>
              </w:rPr>
            </w:pPr>
            <w:ins w:id="2383" w:author="Daniel Noble" w:date="2023-06-30T12:44:00Z">
              <w:r w:rsidRPr="00427B7F">
                <w:rPr>
                  <w:rFonts w:ascii="Times New Roman" w:eastAsia="Helvetica" w:hAnsi="Times New Roman" w:cs="Times New Roman"/>
                  <w:color w:val="000000"/>
                  <w:sz w:val="22"/>
                  <w:szCs w:val="22"/>
                  <w:rPrChange w:id="2384"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23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6" w:author="Daniel Noble" w:date="2023-06-30T12:44:00Z"/>
                <w:rFonts w:ascii="Times New Roman" w:hAnsi="Times New Roman" w:cs="Times New Roman"/>
                <w:rPrChange w:id="2387" w:author="Daniel Noble" w:date="2023-06-30T12:50:00Z">
                  <w:rPr>
                    <w:ins w:id="238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89" w:author="Daniel Noble" w:date="2023-06-30T12:44:00Z"/>
                <w:rFonts w:ascii="Times New Roman" w:hAnsi="Times New Roman" w:cs="Times New Roman"/>
                <w:rPrChange w:id="2390" w:author="Daniel Noble" w:date="2023-06-30T12:50:00Z">
                  <w:rPr>
                    <w:ins w:id="2391" w:author="Daniel Noble" w:date="2023-06-30T12:44:00Z"/>
                  </w:rPr>
                </w:rPrChange>
              </w:rPr>
            </w:pPr>
            <w:ins w:id="2392" w:author="Daniel Noble" w:date="2023-06-30T12:44:00Z">
              <w:r w:rsidRPr="00427B7F">
                <w:rPr>
                  <w:rFonts w:ascii="Times New Roman" w:eastAsia="Helvetica" w:hAnsi="Times New Roman" w:cs="Times New Roman"/>
                  <w:color w:val="000000"/>
                  <w:sz w:val="22"/>
                  <w:szCs w:val="22"/>
                  <w:rPrChange w:id="2393"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94" w:author="Daniel Noble" w:date="2023-06-30T12:44:00Z"/>
                <w:rFonts w:ascii="Times New Roman" w:hAnsi="Times New Roman" w:cs="Times New Roman"/>
                <w:rPrChange w:id="2395" w:author="Daniel Noble" w:date="2023-06-30T12:50:00Z">
                  <w:rPr>
                    <w:ins w:id="2396" w:author="Daniel Noble" w:date="2023-06-30T12:44:00Z"/>
                  </w:rPr>
                </w:rPrChange>
              </w:rPr>
            </w:pPr>
            <w:ins w:id="2397" w:author="Daniel Noble" w:date="2023-06-30T12:44:00Z">
              <w:r w:rsidRPr="00427B7F">
                <w:rPr>
                  <w:rFonts w:ascii="Times New Roman" w:eastAsia="Helvetica" w:hAnsi="Times New Roman" w:cs="Times New Roman"/>
                  <w:color w:val="000000"/>
                  <w:sz w:val="22"/>
                  <w:szCs w:val="22"/>
                  <w:rPrChange w:id="2398"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399" w:author="Daniel Noble" w:date="2023-06-30T12:44:00Z"/>
                <w:rFonts w:ascii="Times New Roman" w:hAnsi="Times New Roman" w:cs="Times New Roman"/>
                <w:rPrChange w:id="2400" w:author="Daniel Noble" w:date="2023-06-30T12:50:00Z">
                  <w:rPr>
                    <w:ins w:id="2401" w:author="Daniel Noble" w:date="2023-06-30T12:44:00Z"/>
                  </w:rPr>
                </w:rPrChange>
              </w:rPr>
            </w:pPr>
            <w:ins w:id="2402" w:author="Daniel Noble" w:date="2023-06-30T12:44:00Z">
              <w:r w:rsidRPr="00427B7F">
                <w:rPr>
                  <w:rFonts w:ascii="Times New Roman" w:eastAsia="Helvetica" w:hAnsi="Times New Roman" w:cs="Times New Roman"/>
                  <w:color w:val="000000"/>
                  <w:sz w:val="22"/>
                  <w:szCs w:val="22"/>
                  <w:rPrChange w:id="2403"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24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05" w:author="Daniel Noble" w:date="2023-06-30T12:44:00Z"/>
                <w:rFonts w:ascii="Times New Roman" w:hAnsi="Times New Roman" w:cs="Times New Roman"/>
                <w:rPrChange w:id="2406" w:author="Daniel Noble" w:date="2023-06-30T12:50:00Z">
                  <w:rPr>
                    <w:ins w:id="240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08" w:author="Daniel Noble" w:date="2023-06-30T12:44:00Z"/>
                <w:rFonts w:ascii="Times New Roman" w:hAnsi="Times New Roman" w:cs="Times New Roman"/>
                <w:rPrChange w:id="2409" w:author="Daniel Noble" w:date="2023-06-30T12:50:00Z">
                  <w:rPr>
                    <w:ins w:id="2410" w:author="Daniel Noble" w:date="2023-06-30T12:44:00Z"/>
                  </w:rPr>
                </w:rPrChange>
              </w:rPr>
            </w:pPr>
            <w:ins w:id="2411" w:author="Daniel Noble" w:date="2023-06-30T12:44:00Z">
              <w:r w:rsidRPr="00427B7F">
                <w:rPr>
                  <w:rFonts w:ascii="Times New Roman" w:eastAsia="Helvetica" w:hAnsi="Times New Roman" w:cs="Times New Roman"/>
                  <w:color w:val="000000"/>
                  <w:sz w:val="22"/>
                  <w:szCs w:val="22"/>
                  <w:rPrChange w:id="2412"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13" w:author="Daniel Noble" w:date="2023-06-30T12:44:00Z"/>
                <w:rFonts w:ascii="Times New Roman" w:hAnsi="Times New Roman" w:cs="Times New Roman"/>
                <w:rPrChange w:id="2414" w:author="Daniel Noble" w:date="2023-06-30T12:50:00Z">
                  <w:rPr>
                    <w:ins w:id="2415" w:author="Daniel Noble" w:date="2023-06-30T12:44:00Z"/>
                  </w:rPr>
                </w:rPrChange>
              </w:rPr>
            </w:pPr>
            <w:ins w:id="2416" w:author="Daniel Noble" w:date="2023-06-30T12:44:00Z">
              <w:r w:rsidRPr="00427B7F">
                <w:rPr>
                  <w:rFonts w:ascii="Times New Roman" w:eastAsia="Helvetica" w:hAnsi="Times New Roman" w:cs="Times New Roman"/>
                  <w:color w:val="000000"/>
                  <w:sz w:val="22"/>
                  <w:szCs w:val="22"/>
                  <w:rPrChange w:id="2417"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18" w:author="Daniel Noble" w:date="2023-06-30T12:44:00Z"/>
                <w:rFonts w:ascii="Times New Roman" w:hAnsi="Times New Roman" w:cs="Times New Roman"/>
                <w:rPrChange w:id="2419" w:author="Daniel Noble" w:date="2023-06-30T12:50:00Z">
                  <w:rPr>
                    <w:ins w:id="2420" w:author="Daniel Noble" w:date="2023-06-30T12:44:00Z"/>
                  </w:rPr>
                </w:rPrChange>
              </w:rPr>
            </w:pPr>
            <w:ins w:id="2421" w:author="Daniel Noble" w:date="2023-06-30T12:44:00Z">
              <w:r w:rsidRPr="00427B7F">
                <w:rPr>
                  <w:rFonts w:ascii="Times New Roman" w:eastAsia="Helvetica" w:hAnsi="Times New Roman" w:cs="Times New Roman"/>
                  <w:color w:val="000000"/>
                  <w:sz w:val="22"/>
                  <w:szCs w:val="22"/>
                  <w:rPrChange w:id="2422"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24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24" w:author="Daniel Noble" w:date="2023-06-30T12:44:00Z"/>
                <w:rFonts w:ascii="Times New Roman" w:hAnsi="Times New Roman" w:cs="Times New Roman"/>
                <w:rPrChange w:id="2425" w:author="Daniel Noble" w:date="2023-06-30T12:50:00Z">
                  <w:rPr>
                    <w:ins w:id="242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27" w:author="Daniel Noble" w:date="2023-06-30T12:44:00Z"/>
                <w:rFonts w:ascii="Times New Roman" w:hAnsi="Times New Roman" w:cs="Times New Roman"/>
                <w:rPrChange w:id="2428" w:author="Daniel Noble" w:date="2023-06-30T12:50:00Z">
                  <w:rPr>
                    <w:ins w:id="2429" w:author="Daniel Noble" w:date="2023-06-30T12:44:00Z"/>
                  </w:rPr>
                </w:rPrChange>
              </w:rPr>
            </w:pPr>
            <w:ins w:id="2430" w:author="Daniel Noble" w:date="2023-06-30T12:44:00Z">
              <w:r w:rsidRPr="00427B7F">
                <w:rPr>
                  <w:rFonts w:ascii="Times New Roman" w:eastAsia="Helvetica" w:hAnsi="Times New Roman" w:cs="Times New Roman"/>
                  <w:color w:val="000000"/>
                  <w:sz w:val="22"/>
                  <w:szCs w:val="22"/>
                  <w:rPrChange w:id="2431"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2" w:author="Daniel Noble" w:date="2023-06-30T12:44:00Z"/>
                <w:rFonts w:ascii="Times New Roman" w:hAnsi="Times New Roman" w:cs="Times New Roman"/>
                <w:rPrChange w:id="2433" w:author="Daniel Noble" w:date="2023-06-30T12:50:00Z">
                  <w:rPr>
                    <w:ins w:id="2434" w:author="Daniel Noble" w:date="2023-06-30T12:44:00Z"/>
                  </w:rPr>
                </w:rPrChange>
              </w:rPr>
            </w:pPr>
            <w:ins w:id="2435" w:author="Daniel Noble" w:date="2023-06-30T12:44:00Z">
              <w:r w:rsidRPr="00427B7F">
                <w:rPr>
                  <w:rFonts w:ascii="Times New Roman" w:eastAsia="Helvetica" w:hAnsi="Times New Roman" w:cs="Times New Roman"/>
                  <w:color w:val="000000"/>
                  <w:sz w:val="22"/>
                  <w:szCs w:val="22"/>
                  <w:rPrChange w:id="2436"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37" w:author="Daniel Noble" w:date="2023-06-30T12:44:00Z"/>
                <w:rFonts w:ascii="Times New Roman" w:hAnsi="Times New Roman" w:cs="Times New Roman"/>
                <w:rPrChange w:id="2438" w:author="Daniel Noble" w:date="2023-06-30T12:50:00Z">
                  <w:rPr>
                    <w:ins w:id="2439" w:author="Daniel Noble" w:date="2023-06-30T12:44:00Z"/>
                  </w:rPr>
                </w:rPrChange>
              </w:rPr>
            </w:pPr>
            <w:ins w:id="2440" w:author="Daniel Noble" w:date="2023-06-30T12:44:00Z">
              <w:r w:rsidRPr="00427B7F">
                <w:rPr>
                  <w:rFonts w:ascii="Times New Roman" w:eastAsia="Helvetica" w:hAnsi="Times New Roman" w:cs="Times New Roman"/>
                  <w:color w:val="000000"/>
                  <w:sz w:val="22"/>
                  <w:szCs w:val="22"/>
                  <w:rPrChange w:id="2441"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24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43" w:author="Daniel Noble" w:date="2023-06-30T12:44:00Z"/>
                <w:rFonts w:ascii="Times New Roman" w:hAnsi="Times New Roman" w:cs="Times New Roman"/>
                <w:rPrChange w:id="2444" w:author="Daniel Noble" w:date="2023-06-30T12:50:00Z">
                  <w:rPr>
                    <w:ins w:id="244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46" w:author="Daniel Noble" w:date="2023-06-30T12:44:00Z"/>
                <w:rFonts w:ascii="Times New Roman" w:hAnsi="Times New Roman" w:cs="Times New Roman"/>
                <w:rPrChange w:id="2447" w:author="Daniel Noble" w:date="2023-06-30T12:50:00Z">
                  <w:rPr>
                    <w:ins w:id="2448" w:author="Daniel Noble" w:date="2023-06-30T12:44:00Z"/>
                  </w:rPr>
                </w:rPrChange>
              </w:rPr>
            </w:pPr>
            <w:ins w:id="2449" w:author="Daniel Noble" w:date="2023-06-30T12:44:00Z">
              <w:r w:rsidRPr="00427B7F">
                <w:rPr>
                  <w:rFonts w:ascii="Times New Roman" w:eastAsia="Helvetica" w:hAnsi="Times New Roman" w:cs="Times New Roman"/>
                  <w:color w:val="000000"/>
                  <w:sz w:val="22"/>
                  <w:szCs w:val="22"/>
                  <w:rPrChange w:id="2450"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51" w:author="Daniel Noble" w:date="2023-06-30T12:44:00Z"/>
                <w:rFonts w:ascii="Times New Roman" w:hAnsi="Times New Roman" w:cs="Times New Roman"/>
                <w:rPrChange w:id="2452" w:author="Daniel Noble" w:date="2023-06-30T12:50:00Z">
                  <w:rPr>
                    <w:ins w:id="2453" w:author="Daniel Noble" w:date="2023-06-30T12:44:00Z"/>
                  </w:rPr>
                </w:rPrChange>
              </w:rPr>
            </w:pPr>
            <w:ins w:id="2454" w:author="Daniel Noble" w:date="2023-06-30T12:44:00Z">
              <w:r w:rsidRPr="00427B7F">
                <w:rPr>
                  <w:rFonts w:ascii="Times New Roman" w:eastAsia="Helvetica" w:hAnsi="Times New Roman" w:cs="Times New Roman"/>
                  <w:color w:val="000000"/>
                  <w:sz w:val="22"/>
                  <w:szCs w:val="22"/>
                  <w:rPrChange w:id="2455"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56" w:author="Daniel Noble" w:date="2023-06-30T12:44:00Z"/>
                <w:rFonts w:ascii="Times New Roman" w:hAnsi="Times New Roman" w:cs="Times New Roman"/>
                <w:rPrChange w:id="2457" w:author="Daniel Noble" w:date="2023-06-30T12:50:00Z">
                  <w:rPr>
                    <w:ins w:id="2458" w:author="Daniel Noble" w:date="2023-06-30T12:44:00Z"/>
                  </w:rPr>
                </w:rPrChange>
              </w:rPr>
            </w:pPr>
            <w:ins w:id="2459" w:author="Daniel Noble" w:date="2023-06-30T12:44:00Z">
              <w:r w:rsidRPr="00427B7F">
                <w:rPr>
                  <w:rFonts w:ascii="Times New Roman" w:eastAsia="Helvetica" w:hAnsi="Times New Roman" w:cs="Times New Roman"/>
                  <w:color w:val="000000"/>
                  <w:sz w:val="22"/>
                  <w:szCs w:val="22"/>
                  <w:rPrChange w:id="2460"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24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62" w:author="Daniel Noble" w:date="2023-06-30T12:44:00Z"/>
                <w:rFonts w:ascii="Times New Roman" w:hAnsi="Times New Roman" w:cs="Times New Roman"/>
                <w:rPrChange w:id="2463" w:author="Daniel Noble" w:date="2023-06-30T12:50:00Z">
                  <w:rPr>
                    <w:ins w:id="246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65" w:author="Daniel Noble" w:date="2023-06-30T12:44:00Z"/>
                <w:rFonts w:ascii="Times New Roman" w:hAnsi="Times New Roman" w:cs="Times New Roman"/>
                <w:rPrChange w:id="2466" w:author="Daniel Noble" w:date="2023-06-30T12:50:00Z">
                  <w:rPr>
                    <w:ins w:id="2467" w:author="Daniel Noble" w:date="2023-06-30T12:44:00Z"/>
                  </w:rPr>
                </w:rPrChange>
              </w:rPr>
            </w:pPr>
            <w:ins w:id="2468" w:author="Daniel Noble" w:date="2023-06-30T12:44:00Z">
              <w:r w:rsidRPr="00427B7F">
                <w:rPr>
                  <w:rFonts w:ascii="Times New Roman" w:eastAsia="Helvetica" w:hAnsi="Times New Roman" w:cs="Times New Roman"/>
                  <w:color w:val="000000"/>
                  <w:sz w:val="22"/>
                  <w:szCs w:val="22"/>
                  <w:rPrChange w:id="2469"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70" w:author="Daniel Noble" w:date="2023-06-30T12:44:00Z"/>
                <w:rFonts w:ascii="Times New Roman" w:hAnsi="Times New Roman" w:cs="Times New Roman"/>
                <w:rPrChange w:id="2471" w:author="Daniel Noble" w:date="2023-06-30T12:50:00Z">
                  <w:rPr>
                    <w:ins w:id="2472" w:author="Daniel Noble" w:date="2023-06-30T12:44:00Z"/>
                  </w:rPr>
                </w:rPrChange>
              </w:rPr>
            </w:pPr>
            <w:ins w:id="2473" w:author="Daniel Noble" w:date="2023-06-30T12:44:00Z">
              <w:r w:rsidRPr="00427B7F">
                <w:rPr>
                  <w:rFonts w:ascii="Times New Roman" w:eastAsia="Helvetica" w:hAnsi="Times New Roman" w:cs="Times New Roman"/>
                  <w:color w:val="000000"/>
                  <w:sz w:val="22"/>
                  <w:szCs w:val="22"/>
                  <w:rPrChange w:id="2474"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75" w:author="Daniel Noble" w:date="2023-06-30T12:44:00Z"/>
                <w:rFonts w:ascii="Times New Roman" w:hAnsi="Times New Roman" w:cs="Times New Roman"/>
                <w:rPrChange w:id="2476" w:author="Daniel Noble" w:date="2023-06-30T12:50:00Z">
                  <w:rPr>
                    <w:ins w:id="2477" w:author="Daniel Noble" w:date="2023-06-30T12:44:00Z"/>
                  </w:rPr>
                </w:rPrChange>
              </w:rPr>
            </w:pPr>
            <w:ins w:id="2478" w:author="Daniel Noble" w:date="2023-06-30T12:44:00Z">
              <w:r w:rsidRPr="00427B7F">
                <w:rPr>
                  <w:rFonts w:ascii="Times New Roman" w:eastAsia="Helvetica" w:hAnsi="Times New Roman" w:cs="Times New Roman"/>
                  <w:color w:val="000000"/>
                  <w:sz w:val="22"/>
                  <w:szCs w:val="22"/>
                  <w:rPrChange w:id="2479"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24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81" w:author="Daniel Noble" w:date="2023-06-30T12:44:00Z"/>
                <w:rFonts w:ascii="Times New Roman" w:hAnsi="Times New Roman" w:cs="Times New Roman"/>
                <w:rPrChange w:id="2482" w:author="Daniel Noble" w:date="2023-06-30T12:50:00Z">
                  <w:rPr>
                    <w:ins w:id="248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84" w:author="Daniel Noble" w:date="2023-06-30T12:44:00Z"/>
                <w:rFonts w:ascii="Times New Roman" w:hAnsi="Times New Roman" w:cs="Times New Roman"/>
                <w:rPrChange w:id="2485" w:author="Daniel Noble" w:date="2023-06-30T12:50:00Z">
                  <w:rPr>
                    <w:ins w:id="2486" w:author="Daniel Noble" w:date="2023-06-30T12:44:00Z"/>
                  </w:rPr>
                </w:rPrChange>
              </w:rPr>
            </w:pPr>
            <w:ins w:id="2487" w:author="Daniel Noble" w:date="2023-06-30T12:44:00Z">
              <w:r w:rsidRPr="00427B7F">
                <w:rPr>
                  <w:rFonts w:ascii="Times New Roman" w:eastAsia="Helvetica" w:hAnsi="Times New Roman" w:cs="Times New Roman"/>
                  <w:color w:val="000000"/>
                  <w:sz w:val="22"/>
                  <w:szCs w:val="22"/>
                  <w:rPrChange w:id="2488"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89" w:author="Daniel Noble" w:date="2023-06-30T12:44:00Z"/>
                <w:rFonts w:ascii="Times New Roman" w:hAnsi="Times New Roman" w:cs="Times New Roman"/>
                <w:rPrChange w:id="2490" w:author="Daniel Noble" w:date="2023-06-30T12:50:00Z">
                  <w:rPr>
                    <w:ins w:id="2491" w:author="Daniel Noble" w:date="2023-06-30T12:44:00Z"/>
                  </w:rPr>
                </w:rPrChange>
              </w:rPr>
            </w:pPr>
            <w:ins w:id="2492" w:author="Daniel Noble" w:date="2023-06-30T12:44:00Z">
              <w:r w:rsidRPr="00427B7F">
                <w:rPr>
                  <w:rFonts w:ascii="Times New Roman" w:eastAsia="Helvetica" w:hAnsi="Times New Roman" w:cs="Times New Roman"/>
                  <w:color w:val="000000"/>
                  <w:sz w:val="22"/>
                  <w:szCs w:val="22"/>
                  <w:rPrChange w:id="2493"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494" w:author="Daniel Noble" w:date="2023-06-30T12:44:00Z"/>
                <w:rFonts w:ascii="Times New Roman" w:hAnsi="Times New Roman" w:cs="Times New Roman"/>
                <w:rPrChange w:id="2495" w:author="Daniel Noble" w:date="2023-06-30T12:50:00Z">
                  <w:rPr>
                    <w:ins w:id="2496" w:author="Daniel Noble" w:date="2023-06-30T12:44:00Z"/>
                  </w:rPr>
                </w:rPrChange>
              </w:rPr>
            </w:pPr>
            <w:ins w:id="2497" w:author="Daniel Noble" w:date="2023-06-30T12:44:00Z">
              <w:r w:rsidRPr="00427B7F">
                <w:rPr>
                  <w:rFonts w:ascii="Times New Roman" w:eastAsia="Helvetica" w:hAnsi="Times New Roman" w:cs="Times New Roman"/>
                  <w:color w:val="000000"/>
                  <w:sz w:val="22"/>
                  <w:szCs w:val="22"/>
                  <w:rPrChange w:id="2498"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24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0" w:author="Daniel Noble" w:date="2023-06-30T12:44:00Z"/>
                <w:rFonts w:ascii="Times New Roman" w:hAnsi="Times New Roman" w:cs="Times New Roman"/>
                <w:rPrChange w:id="2501" w:author="Daniel Noble" w:date="2023-06-30T12:50:00Z">
                  <w:rPr>
                    <w:ins w:id="250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3" w:author="Daniel Noble" w:date="2023-06-30T12:44:00Z"/>
                <w:rFonts w:ascii="Times New Roman" w:hAnsi="Times New Roman" w:cs="Times New Roman"/>
                <w:rPrChange w:id="2504" w:author="Daniel Noble" w:date="2023-06-30T12:50:00Z">
                  <w:rPr>
                    <w:ins w:id="2505" w:author="Daniel Noble" w:date="2023-06-30T12:44:00Z"/>
                  </w:rPr>
                </w:rPrChange>
              </w:rPr>
            </w:pPr>
            <w:ins w:id="2506" w:author="Daniel Noble" w:date="2023-06-30T12:44:00Z">
              <w:r w:rsidRPr="00427B7F">
                <w:rPr>
                  <w:rFonts w:ascii="Times New Roman" w:eastAsia="Helvetica" w:hAnsi="Times New Roman" w:cs="Times New Roman"/>
                  <w:color w:val="000000"/>
                  <w:sz w:val="22"/>
                  <w:szCs w:val="22"/>
                  <w:rPrChange w:id="2507"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08" w:author="Daniel Noble" w:date="2023-06-30T12:44:00Z"/>
                <w:rFonts w:ascii="Times New Roman" w:hAnsi="Times New Roman" w:cs="Times New Roman"/>
                <w:rPrChange w:id="2509" w:author="Daniel Noble" w:date="2023-06-30T12:50:00Z">
                  <w:rPr>
                    <w:ins w:id="2510" w:author="Daniel Noble" w:date="2023-06-30T12:44:00Z"/>
                  </w:rPr>
                </w:rPrChange>
              </w:rPr>
            </w:pPr>
            <w:ins w:id="2511" w:author="Daniel Noble" w:date="2023-06-30T12:44:00Z">
              <w:r w:rsidRPr="00427B7F">
                <w:rPr>
                  <w:rFonts w:ascii="Times New Roman" w:eastAsia="Helvetica" w:hAnsi="Times New Roman" w:cs="Times New Roman"/>
                  <w:color w:val="000000"/>
                  <w:sz w:val="22"/>
                  <w:szCs w:val="22"/>
                  <w:rPrChange w:id="2512"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13" w:author="Daniel Noble" w:date="2023-06-30T12:44:00Z"/>
                <w:rFonts w:ascii="Times New Roman" w:hAnsi="Times New Roman" w:cs="Times New Roman"/>
                <w:rPrChange w:id="2514" w:author="Daniel Noble" w:date="2023-06-30T12:50:00Z">
                  <w:rPr>
                    <w:ins w:id="2515" w:author="Daniel Noble" w:date="2023-06-30T12:44:00Z"/>
                  </w:rPr>
                </w:rPrChange>
              </w:rPr>
            </w:pPr>
            <w:ins w:id="2516" w:author="Daniel Noble" w:date="2023-06-30T12:44:00Z">
              <w:r w:rsidRPr="00427B7F">
                <w:rPr>
                  <w:rFonts w:ascii="Times New Roman" w:eastAsia="Helvetica" w:hAnsi="Times New Roman" w:cs="Times New Roman"/>
                  <w:color w:val="000000"/>
                  <w:sz w:val="22"/>
                  <w:szCs w:val="22"/>
                  <w:rPrChange w:id="2517"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25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19" w:author="Daniel Noble" w:date="2023-06-30T12:44:00Z"/>
                <w:rFonts w:ascii="Times New Roman" w:hAnsi="Times New Roman" w:cs="Times New Roman"/>
                <w:rPrChange w:id="2520" w:author="Daniel Noble" w:date="2023-06-30T12:50:00Z">
                  <w:rPr>
                    <w:ins w:id="252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22" w:author="Daniel Noble" w:date="2023-06-30T12:44:00Z"/>
                <w:rFonts w:ascii="Times New Roman" w:hAnsi="Times New Roman" w:cs="Times New Roman"/>
                <w:rPrChange w:id="2523" w:author="Daniel Noble" w:date="2023-06-30T12:50:00Z">
                  <w:rPr>
                    <w:ins w:id="2524" w:author="Daniel Noble" w:date="2023-06-30T12:44:00Z"/>
                  </w:rPr>
                </w:rPrChange>
              </w:rPr>
            </w:pPr>
            <w:ins w:id="2525" w:author="Daniel Noble" w:date="2023-06-30T12:44:00Z">
              <w:r w:rsidRPr="00427B7F">
                <w:rPr>
                  <w:rFonts w:ascii="Times New Roman" w:eastAsia="Helvetica" w:hAnsi="Times New Roman" w:cs="Times New Roman"/>
                  <w:color w:val="000000"/>
                  <w:sz w:val="22"/>
                  <w:szCs w:val="22"/>
                  <w:rPrChange w:id="2526"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27" w:author="Daniel Noble" w:date="2023-06-30T12:44:00Z"/>
                <w:rFonts w:ascii="Times New Roman" w:hAnsi="Times New Roman" w:cs="Times New Roman"/>
                <w:rPrChange w:id="2528" w:author="Daniel Noble" w:date="2023-06-30T12:50:00Z">
                  <w:rPr>
                    <w:ins w:id="2529" w:author="Daniel Noble" w:date="2023-06-30T12:44:00Z"/>
                  </w:rPr>
                </w:rPrChange>
              </w:rPr>
            </w:pPr>
            <w:ins w:id="2530" w:author="Daniel Noble" w:date="2023-06-30T12:44:00Z">
              <w:r w:rsidRPr="00427B7F">
                <w:rPr>
                  <w:rFonts w:ascii="Times New Roman" w:eastAsia="Helvetica" w:hAnsi="Times New Roman" w:cs="Times New Roman"/>
                  <w:color w:val="000000"/>
                  <w:sz w:val="22"/>
                  <w:szCs w:val="22"/>
                  <w:rPrChange w:id="2531"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32" w:author="Daniel Noble" w:date="2023-06-30T12:44:00Z"/>
                <w:rFonts w:ascii="Times New Roman" w:hAnsi="Times New Roman" w:cs="Times New Roman"/>
                <w:rPrChange w:id="2533" w:author="Daniel Noble" w:date="2023-06-30T12:50:00Z">
                  <w:rPr>
                    <w:ins w:id="2534" w:author="Daniel Noble" w:date="2023-06-30T12:44:00Z"/>
                  </w:rPr>
                </w:rPrChange>
              </w:rPr>
            </w:pPr>
            <w:ins w:id="2535" w:author="Daniel Noble" w:date="2023-06-30T12:44:00Z">
              <w:r w:rsidRPr="00427B7F">
                <w:rPr>
                  <w:rFonts w:ascii="Times New Roman" w:eastAsia="Helvetica" w:hAnsi="Times New Roman" w:cs="Times New Roman"/>
                  <w:color w:val="000000"/>
                  <w:sz w:val="22"/>
                  <w:szCs w:val="22"/>
                  <w:rPrChange w:id="2536"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25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38" w:author="Daniel Noble" w:date="2023-06-30T12:44:00Z"/>
                <w:rFonts w:ascii="Times New Roman" w:hAnsi="Times New Roman" w:cs="Times New Roman"/>
                <w:rPrChange w:id="2539" w:author="Daniel Noble" w:date="2023-06-30T12:50:00Z">
                  <w:rPr>
                    <w:ins w:id="2540"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41" w:author="Daniel Noble" w:date="2023-06-30T12:44:00Z"/>
                <w:rFonts w:ascii="Times New Roman" w:hAnsi="Times New Roman" w:cs="Times New Roman"/>
                <w:rPrChange w:id="2542" w:author="Daniel Noble" w:date="2023-06-30T12:50:00Z">
                  <w:rPr>
                    <w:ins w:id="2543" w:author="Daniel Noble" w:date="2023-06-30T12:44:00Z"/>
                  </w:rPr>
                </w:rPrChange>
              </w:rPr>
            </w:pPr>
            <w:ins w:id="2544" w:author="Daniel Noble" w:date="2023-06-30T12:44:00Z">
              <w:r w:rsidRPr="00427B7F">
                <w:rPr>
                  <w:rFonts w:ascii="Times New Roman" w:eastAsia="Helvetica" w:hAnsi="Times New Roman" w:cs="Times New Roman"/>
                  <w:color w:val="000000"/>
                  <w:sz w:val="22"/>
                  <w:szCs w:val="22"/>
                  <w:rPrChange w:id="2545"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46" w:author="Daniel Noble" w:date="2023-06-30T12:44:00Z"/>
                <w:rFonts w:ascii="Times New Roman" w:hAnsi="Times New Roman" w:cs="Times New Roman"/>
                <w:rPrChange w:id="2547" w:author="Daniel Noble" w:date="2023-06-30T12:50:00Z">
                  <w:rPr>
                    <w:ins w:id="2548" w:author="Daniel Noble" w:date="2023-06-30T12:44:00Z"/>
                  </w:rPr>
                </w:rPrChange>
              </w:rPr>
            </w:pPr>
            <w:ins w:id="2549" w:author="Daniel Noble" w:date="2023-06-30T12:44:00Z">
              <w:r w:rsidRPr="00427B7F">
                <w:rPr>
                  <w:rFonts w:ascii="Times New Roman" w:eastAsia="Helvetica" w:hAnsi="Times New Roman" w:cs="Times New Roman"/>
                  <w:color w:val="000000"/>
                  <w:sz w:val="22"/>
                  <w:szCs w:val="22"/>
                  <w:rPrChange w:id="2550"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51" w:author="Daniel Noble" w:date="2023-06-30T12:44:00Z"/>
                <w:rFonts w:ascii="Times New Roman" w:hAnsi="Times New Roman" w:cs="Times New Roman"/>
                <w:rPrChange w:id="2552" w:author="Daniel Noble" w:date="2023-06-30T12:50:00Z">
                  <w:rPr>
                    <w:ins w:id="2553" w:author="Daniel Noble" w:date="2023-06-30T12:44:00Z"/>
                  </w:rPr>
                </w:rPrChange>
              </w:rPr>
            </w:pPr>
            <w:ins w:id="2554" w:author="Daniel Noble" w:date="2023-06-30T12:44:00Z">
              <w:r w:rsidRPr="00427B7F">
                <w:rPr>
                  <w:rFonts w:ascii="Times New Roman" w:eastAsia="Helvetica" w:hAnsi="Times New Roman" w:cs="Times New Roman"/>
                  <w:color w:val="000000"/>
                  <w:sz w:val="22"/>
                  <w:szCs w:val="22"/>
                  <w:rPrChange w:id="2555"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25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57" w:author="Daniel Noble" w:date="2023-06-30T12:44:00Z"/>
                <w:rFonts w:ascii="Times New Roman" w:hAnsi="Times New Roman" w:cs="Times New Roman"/>
                <w:rPrChange w:id="2558" w:author="Daniel Noble" w:date="2023-06-30T12:50:00Z">
                  <w:rPr>
                    <w:ins w:id="2559"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60" w:author="Daniel Noble" w:date="2023-06-30T12:44:00Z"/>
                <w:rFonts w:ascii="Times New Roman" w:hAnsi="Times New Roman" w:cs="Times New Roman"/>
                <w:rPrChange w:id="2561" w:author="Daniel Noble" w:date="2023-06-30T12:50:00Z">
                  <w:rPr>
                    <w:ins w:id="2562" w:author="Daniel Noble" w:date="2023-06-30T12:44:00Z"/>
                  </w:rPr>
                </w:rPrChange>
              </w:rPr>
            </w:pPr>
            <w:ins w:id="2563" w:author="Daniel Noble" w:date="2023-06-30T12:44:00Z">
              <w:r w:rsidRPr="00427B7F">
                <w:rPr>
                  <w:rFonts w:ascii="Times New Roman" w:eastAsia="Helvetica" w:hAnsi="Times New Roman" w:cs="Times New Roman"/>
                  <w:color w:val="000000"/>
                  <w:sz w:val="22"/>
                  <w:szCs w:val="22"/>
                  <w:rPrChange w:id="2564"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65" w:author="Daniel Noble" w:date="2023-06-30T12:44:00Z"/>
                <w:rFonts w:ascii="Times New Roman" w:hAnsi="Times New Roman" w:cs="Times New Roman"/>
                <w:rPrChange w:id="2566" w:author="Daniel Noble" w:date="2023-06-30T12:50:00Z">
                  <w:rPr>
                    <w:ins w:id="2567" w:author="Daniel Noble" w:date="2023-06-30T12:44:00Z"/>
                  </w:rPr>
                </w:rPrChange>
              </w:rPr>
            </w:pPr>
            <w:ins w:id="2568" w:author="Daniel Noble" w:date="2023-06-30T12:44:00Z">
              <w:r w:rsidRPr="00427B7F">
                <w:rPr>
                  <w:rFonts w:ascii="Times New Roman" w:eastAsia="Helvetica" w:hAnsi="Times New Roman" w:cs="Times New Roman"/>
                  <w:color w:val="000000"/>
                  <w:sz w:val="22"/>
                  <w:szCs w:val="22"/>
                  <w:rPrChange w:id="2569"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0" w:author="Daniel Noble" w:date="2023-06-30T12:44:00Z"/>
                <w:rFonts w:ascii="Times New Roman" w:hAnsi="Times New Roman" w:cs="Times New Roman"/>
                <w:rPrChange w:id="2571" w:author="Daniel Noble" w:date="2023-06-30T12:50:00Z">
                  <w:rPr>
                    <w:ins w:id="2572" w:author="Daniel Noble" w:date="2023-06-30T12:44:00Z"/>
                  </w:rPr>
                </w:rPrChange>
              </w:rPr>
            </w:pPr>
            <w:ins w:id="2573" w:author="Daniel Noble" w:date="2023-06-30T12:44:00Z">
              <w:r w:rsidRPr="00427B7F">
                <w:rPr>
                  <w:rFonts w:ascii="Times New Roman" w:eastAsia="Helvetica" w:hAnsi="Times New Roman" w:cs="Times New Roman"/>
                  <w:color w:val="000000"/>
                  <w:sz w:val="22"/>
                  <w:szCs w:val="22"/>
                  <w:rPrChange w:id="2574"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25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6" w:author="Daniel Noble" w:date="2023-06-30T12:44:00Z"/>
                <w:rFonts w:ascii="Times New Roman" w:hAnsi="Times New Roman" w:cs="Times New Roman"/>
                <w:rPrChange w:id="2577" w:author="Daniel Noble" w:date="2023-06-30T12:50:00Z">
                  <w:rPr>
                    <w:ins w:id="2578"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79" w:author="Daniel Noble" w:date="2023-06-30T12:44:00Z"/>
                <w:rFonts w:ascii="Times New Roman" w:hAnsi="Times New Roman" w:cs="Times New Roman"/>
                <w:rPrChange w:id="2580" w:author="Daniel Noble" w:date="2023-06-30T12:50:00Z">
                  <w:rPr>
                    <w:ins w:id="2581" w:author="Daniel Noble" w:date="2023-06-30T12:44:00Z"/>
                  </w:rPr>
                </w:rPrChange>
              </w:rPr>
            </w:pPr>
            <w:ins w:id="2582" w:author="Daniel Noble" w:date="2023-06-30T12:44:00Z">
              <w:r w:rsidRPr="00427B7F">
                <w:rPr>
                  <w:rFonts w:ascii="Times New Roman" w:eastAsia="Helvetica" w:hAnsi="Times New Roman" w:cs="Times New Roman"/>
                  <w:color w:val="000000"/>
                  <w:sz w:val="22"/>
                  <w:szCs w:val="22"/>
                  <w:rPrChange w:id="2583"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84" w:author="Daniel Noble" w:date="2023-06-30T12:44:00Z"/>
                <w:rFonts w:ascii="Times New Roman" w:hAnsi="Times New Roman" w:cs="Times New Roman"/>
                <w:rPrChange w:id="2585" w:author="Daniel Noble" w:date="2023-06-30T12:50:00Z">
                  <w:rPr>
                    <w:ins w:id="2586" w:author="Daniel Noble" w:date="2023-06-30T12:44:00Z"/>
                  </w:rPr>
                </w:rPrChange>
              </w:rPr>
            </w:pPr>
            <w:ins w:id="2587" w:author="Daniel Noble" w:date="2023-06-30T12:44:00Z">
              <w:r w:rsidRPr="00427B7F">
                <w:rPr>
                  <w:rFonts w:ascii="Times New Roman" w:eastAsia="Helvetica" w:hAnsi="Times New Roman" w:cs="Times New Roman"/>
                  <w:color w:val="000000"/>
                  <w:sz w:val="22"/>
                  <w:szCs w:val="22"/>
                  <w:rPrChange w:id="2588"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89" w:author="Daniel Noble" w:date="2023-06-30T12:44:00Z"/>
                <w:rFonts w:ascii="Times New Roman" w:hAnsi="Times New Roman" w:cs="Times New Roman"/>
                <w:rPrChange w:id="2590" w:author="Daniel Noble" w:date="2023-06-30T12:50:00Z">
                  <w:rPr>
                    <w:ins w:id="2591" w:author="Daniel Noble" w:date="2023-06-30T12:44:00Z"/>
                  </w:rPr>
                </w:rPrChange>
              </w:rPr>
            </w:pPr>
            <w:ins w:id="2592" w:author="Daniel Noble" w:date="2023-06-30T12:44:00Z">
              <w:r w:rsidRPr="00427B7F">
                <w:rPr>
                  <w:rFonts w:ascii="Times New Roman" w:eastAsia="Helvetica" w:hAnsi="Times New Roman" w:cs="Times New Roman"/>
                  <w:color w:val="000000"/>
                  <w:sz w:val="22"/>
                  <w:szCs w:val="22"/>
                  <w:rPrChange w:id="2593"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25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95" w:author="Daniel Noble" w:date="2023-06-30T12:44:00Z"/>
                <w:rFonts w:ascii="Times New Roman" w:hAnsi="Times New Roman" w:cs="Times New Roman"/>
                <w:rPrChange w:id="2596" w:author="Daniel Noble" w:date="2023-06-30T12:50:00Z">
                  <w:rPr>
                    <w:ins w:id="2597"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598" w:author="Daniel Noble" w:date="2023-06-30T12:44:00Z"/>
                <w:rFonts w:ascii="Times New Roman" w:hAnsi="Times New Roman" w:cs="Times New Roman"/>
                <w:rPrChange w:id="2599" w:author="Daniel Noble" w:date="2023-06-30T12:50:00Z">
                  <w:rPr>
                    <w:ins w:id="2600" w:author="Daniel Noble" w:date="2023-06-30T12:44:00Z"/>
                  </w:rPr>
                </w:rPrChange>
              </w:rPr>
            </w:pPr>
            <w:ins w:id="2601" w:author="Daniel Noble" w:date="2023-06-30T12:44:00Z">
              <w:r w:rsidRPr="00427B7F">
                <w:rPr>
                  <w:rFonts w:ascii="Times New Roman" w:eastAsia="Helvetica" w:hAnsi="Times New Roman" w:cs="Times New Roman"/>
                  <w:color w:val="000000"/>
                  <w:sz w:val="22"/>
                  <w:szCs w:val="22"/>
                  <w:rPrChange w:id="2602"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03" w:author="Daniel Noble" w:date="2023-06-30T12:44:00Z"/>
                <w:rFonts w:ascii="Times New Roman" w:hAnsi="Times New Roman" w:cs="Times New Roman"/>
                <w:rPrChange w:id="2604" w:author="Daniel Noble" w:date="2023-06-30T12:50:00Z">
                  <w:rPr>
                    <w:ins w:id="2605" w:author="Daniel Noble" w:date="2023-06-30T12:44:00Z"/>
                  </w:rPr>
                </w:rPrChange>
              </w:rPr>
            </w:pPr>
            <w:ins w:id="2606" w:author="Daniel Noble" w:date="2023-06-30T12:44:00Z">
              <w:r w:rsidRPr="00427B7F">
                <w:rPr>
                  <w:rFonts w:ascii="Times New Roman" w:eastAsia="Helvetica" w:hAnsi="Times New Roman" w:cs="Times New Roman"/>
                  <w:color w:val="000000"/>
                  <w:sz w:val="22"/>
                  <w:szCs w:val="22"/>
                  <w:rPrChange w:id="2607"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08" w:author="Daniel Noble" w:date="2023-06-30T12:44:00Z"/>
                <w:rFonts w:ascii="Times New Roman" w:hAnsi="Times New Roman" w:cs="Times New Roman"/>
                <w:rPrChange w:id="2609" w:author="Daniel Noble" w:date="2023-06-30T12:50:00Z">
                  <w:rPr>
                    <w:ins w:id="2610" w:author="Daniel Noble" w:date="2023-06-30T12:44:00Z"/>
                  </w:rPr>
                </w:rPrChange>
              </w:rPr>
            </w:pPr>
            <w:ins w:id="2611" w:author="Daniel Noble" w:date="2023-06-30T12:44:00Z">
              <w:r w:rsidRPr="00427B7F">
                <w:rPr>
                  <w:rFonts w:ascii="Times New Roman" w:eastAsia="Helvetica" w:hAnsi="Times New Roman" w:cs="Times New Roman"/>
                  <w:color w:val="000000"/>
                  <w:sz w:val="22"/>
                  <w:szCs w:val="22"/>
                  <w:rPrChange w:id="2612"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26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14" w:author="Daniel Noble" w:date="2023-06-30T12:44:00Z"/>
                <w:rFonts w:ascii="Times New Roman" w:hAnsi="Times New Roman" w:cs="Times New Roman"/>
                <w:rPrChange w:id="2615" w:author="Daniel Noble" w:date="2023-06-30T12:50:00Z">
                  <w:rPr>
                    <w:ins w:id="2616"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17" w:author="Daniel Noble" w:date="2023-06-30T12:44:00Z"/>
                <w:rFonts w:ascii="Times New Roman" w:hAnsi="Times New Roman" w:cs="Times New Roman"/>
                <w:rPrChange w:id="2618" w:author="Daniel Noble" w:date="2023-06-30T12:50:00Z">
                  <w:rPr>
                    <w:ins w:id="2619" w:author="Daniel Noble" w:date="2023-06-30T12:44:00Z"/>
                  </w:rPr>
                </w:rPrChange>
              </w:rPr>
            </w:pPr>
            <w:ins w:id="2620" w:author="Daniel Noble" w:date="2023-06-30T12:44:00Z">
              <w:r w:rsidRPr="00427B7F">
                <w:rPr>
                  <w:rFonts w:ascii="Times New Roman" w:eastAsia="Helvetica" w:hAnsi="Times New Roman" w:cs="Times New Roman"/>
                  <w:color w:val="000000"/>
                  <w:sz w:val="22"/>
                  <w:szCs w:val="22"/>
                  <w:rPrChange w:id="2621"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2" w:author="Daniel Noble" w:date="2023-06-30T12:44:00Z"/>
                <w:rFonts w:ascii="Times New Roman" w:hAnsi="Times New Roman" w:cs="Times New Roman"/>
                <w:rPrChange w:id="2623" w:author="Daniel Noble" w:date="2023-06-30T12:50:00Z">
                  <w:rPr>
                    <w:ins w:id="2624" w:author="Daniel Noble" w:date="2023-06-30T12:44:00Z"/>
                  </w:rPr>
                </w:rPrChange>
              </w:rPr>
            </w:pPr>
            <w:ins w:id="2625" w:author="Daniel Noble" w:date="2023-06-30T12:44:00Z">
              <w:r w:rsidRPr="00427B7F">
                <w:rPr>
                  <w:rFonts w:ascii="Times New Roman" w:eastAsia="Helvetica" w:hAnsi="Times New Roman" w:cs="Times New Roman"/>
                  <w:color w:val="000000"/>
                  <w:sz w:val="22"/>
                  <w:szCs w:val="22"/>
                  <w:rPrChange w:id="2626"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27" w:author="Daniel Noble" w:date="2023-06-30T12:44:00Z"/>
                <w:rFonts w:ascii="Times New Roman" w:hAnsi="Times New Roman" w:cs="Times New Roman"/>
                <w:rPrChange w:id="2628" w:author="Daniel Noble" w:date="2023-06-30T12:50:00Z">
                  <w:rPr>
                    <w:ins w:id="2629" w:author="Daniel Noble" w:date="2023-06-30T12:44:00Z"/>
                  </w:rPr>
                </w:rPrChange>
              </w:rPr>
            </w:pPr>
            <w:ins w:id="2630" w:author="Daniel Noble" w:date="2023-06-30T12:44:00Z">
              <w:r w:rsidRPr="00427B7F">
                <w:rPr>
                  <w:rFonts w:ascii="Times New Roman" w:eastAsia="Helvetica" w:hAnsi="Times New Roman" w:cs="Times New Roman"/>
                  <w:color w:val="000000"/>
                  <w:sz w:val="22"/>
                  <w:szCs w:val="22"/>
                  <w:rPrChange w:id="2631"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26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33" w:author="Daniel Noble" w:date="2023-06-30T12:44:00Z"/>
                <w:rFonts w:ascii="Times New Roman" w:hAnsi="Times New Roman" w:cs="Times New Roman"/>
                <w:rPrChange w:id="2634" w:author="Daniel Noble" w:date="2023-06-30T12:50:00Z">
                  <w:rPr>
                    <w:ins w:id="2635"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36" w:author="Daniel Noble" w:date="2023-06-30T12:44:00Z"/>
                <w:rFonts w:ascii="Times New Roman" w:hAnsi="Times New Roman" w:cs="Times New Roman"/>
                <w:rPrChange w:id="2637" w:author="Daniel Noble" w:date="2023-06-30T12:50:00Z">
                  <w:rPr>
                    <w:ins w:id="2638" w:author="Daniel Noble" w:date="2023-06-30T12:44:00Z"/>
                  </w:rPr>
                </w:rPrChange>
              </w:rPr>
            </w:pPr>
            <w:ins w:id="2639" w:author="Daniel Noble" w:date="2023-06-30T12:44:00Z">
              <w:r w:rsidRPr="00427B7F">
                <w:rPr>
                  <w:rFonts w:ascii="Times New Roman" w:eastAsia="Helvetica" w:hAnsi="Times New Roman" w:cs="Times New Roman"/>
                  <w:color w:val="000000"/>
                  <w:sz w:val="22"/>
                  <w:szCs w:val="22"/>
                  <w:rPrChange w:id="2640"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41" w:author="Daniel Noble" w:date="2023-06-30T12:44:00Z"/>
                <w:rFonts w:ascii="Times New Roman" w:hAnsi="Times New Roman" w:cs="Times New Roman"/>
                <w:rPrChange w:id="2642" w:author="Daniel Noble" w:date="2023-06-30T12:50:00Z">
                  <w:rPr>
                    <w:ins w:id="2643" w:author="Daniel Noble" w:date="2023-06-30T12:44:00Z"/>
                  </w:rPr>
                </w:rPrChange>
              </w:rPr>
            </w:pPr>
            <w:ins w:id="2644" w:author="Daniel Noble" w:date="2023-06-30T12:44:00Z">
              <w:r w:rsidRPr="00427B7F">
                <w:rPr>
                  <w:rFonts w:ascii="Times New Roman" w:eastAsia="Helvetica" w:hAnsi="Times New Roman" w:cs="Times New Roman"/>
                  <w:color w:val="000000"/>
                  <w:sz w:val="22"/>
                  <w:szCs w:val="22"/>
                  <w:rPrChange w:id="2645"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46" w:author="Daniel Noble" w:date="2023-06-30T12:44:00Z"/>
                <w:rFonts w:ascii="Times New Roman" w:hAnsi="Times New Roman" w:cs="Times New Roman"/>
                <w:rPrChange w:id="2647" w:author="Daniel Noble" w:date="2023-06-30T12:50:00Z">
                  <w:rPr>
                    <w:ins w:id="2648" w:author="Daniel Noble" w:date="2023-06-30T12:44:00Z"/>
                  </w:rPr>
                </w:rPrChange>
              </w:rPr>
            </w:pPr>
            <w:ins w:id="2649" w:author="Daniel Noble" w:date="2023-06-30T12:44:00Z">
              <w:r w:rsidRPr="00427B7F">
                <w:rPr>
                  <w:rFonts w:ascii="Times New Roman" w:eastAsia="Helvetica" w:hAnsi="Times New Roman" w:cs="Times New Roman"/>
                  <w:color w:val="000000"/>
                  <w:sz w:val="22"/>
                  <w:szCs w:val="22"/>
                  <w:rPrChange w:id="2650"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26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52" w:author="Daniel Noble" w:date="2023-06-30T12:44:00Z"/>
                <w:rFonts w:ascii="Times New Roman" w:hAnsi="Times New Roman" w:cs="Times New Roman"/>
                <w:rPrChange w:id="2653" w:author="Daniel Noble" w:date="2023-06-30T12:50:00Z">
                  <w:rPr>
                    <w:ins w:id="2654"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55" w:author="Daniel Noble" w:date="2023-06-30T12:44:00Z"/>
                <w:rFonts w:ascii="Times New Roman" w:hAnsi="Times New Roman" w:cs="Times New Roman"/>
                <w:rPrChange w:id="2656" w:author="Daniel Noble" w:date="2023-06-30T12:50:00Z">
                  <w:rPr>
                    <w:ins w:id="2657" w:author="Daniel Noble" w:date="2023-06-30T12:44:00Z"/>
                  </w:rPr>
                </w:rPrChange>
              </w:rPr>
            </w:pPr>
            <w:ins w:id="2658" w:author="Daniel Noble" w:date="2023-06-30T12:44:00Z">
              <w:r w:rsidRPr="00427B7F">
                <w:rPr>
                  <w:rFonts w:ascii="Times New Roman" w:eastAsia="Helvetica" w:hAnsi="Times New Roman" w:cs="Times New Roman"/>
                  <w:color w:val="000000"/>
                  <w:sz w:val="22"/>
                  <w:szCs w:val="22"/>
                  <w:rPrChange w:id="2659"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60" w:author="Daniel Noble" w:date="2023-06-30T12:44:00Z"/>
                <w:rFonts w:ascii="Times New Roman" w:hAnsi="Times New Roman" w:cs="Times New Roman"/>
                <w:rPrChange w:id="2661" w:author="Daniel Noble" w:date="2023-06-30T12:50:00Z">
                  <w:rPr>
                    <w:ins w:id="2662" w:author="Daniel Noble" w:date="2023-06-30T12:44:00Z"/>
                  </w:rPr>
                </w:rPrChange>
              </w:rPr>
            </w:pPr>
            <w:ins w:id="2663" w:author="Daniel Noble" w:date="2023-06-30T12:44:00Z">
              <w:r w:rsidRPr="00427B7F">
                <w:rPr>
                  <w:rFonts w:ascii="Times New Roman" w:eastAsia="Helvetica" w:hAnsi="Times New Roman" w:cs="Times New Roman"/>
                  <w:color w:val="000000"/>
                  <w:sz w:val="22"/>
                  <w:szCs w:val="22"/>
                  <w:rPrChange w:id="2664"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65" w:author="Daniel Noble" w:date="2023-06-30T12:44:00Z"/>
                <w:rFonts w:ascii="Times New Roman" w:hAnsi="Times New Roman" w:cs="Times New Roman"/>
                <w:rPrChange w:id="2666" w:author="Daniel Noble" w:date="2023-06-30T12:50:00Z">
                  <w:rPr>
                    <w:ins w:id="2667" w:author="Daniel Noble" w:date="2023-06-30T12:44:00Z"/>
                  </w:rPr>
                </w:rPrChange>
              </w:rPr>
            </w:pPr>
            <w:ins w:id="2668" w:author="Daniel Noble" w:date="2023-06-30T12:44:00Z">
              <w:r w:rsidRPr="00427B7F">
                <w:rPr>
                  <w:rFonts w:ascii="Times New Roman" w:eastAsia="Helvetica" w:hAnsi="Times New Roman" w:cs="Times New Roman"/>
                  <w:color w:val="000000"/>
                  <w:sz w:val="22"/>
                  <w:szCs w:val="22"/>
                  <w:rPrChange w:id="2669"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26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71" w:author="Daniel Noble" w:date="2023-06-30T12:44:00Z"/>
                <w:rFonts w:ascii="Times New Roman" w:hAnsi="Times New Roman" w:cs="Times New Roman"/>
                <w:rPrChange w:id="2672" w:author="Daniel Noble" w:date="2023-06-30T12:50:00Z">
                  <w:rPr>
                    <w:ins w:id="2673"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74" w:author="Daniel Noble" w:date="2023-06-30T12:44:00Z"/>
                <w:rFonts w:ascii="Times New Roman" w:hAnsi="Times New Roman" w:cs="Times New Roman"/>
                <w:rPrChange w:id="2675" w:author="Daniel Noble" w:date="2023-06-30T12:50:00Z">
                  <w:rPr>
                    <w:ins w:id="2676" w:author="Daniel Noble" w:date="2023-06-30T12:44:00Z"/>
                  </w:rPr>
                </w:rPrChange>
              </w:rPr>
            </w:pPr>
            <w:ins w:id="2677" w:author="Daniel Noble" w:date="2023-06-30T12:49:00Z">
              <w:r w:rsidRPr="00427B7F">
                <w:rPr>
                  <w:rFonts w:ascii="Times New Roman" w:eastAsia="Helvetica" w:hAnsi="Times New Roman" w:cs="Times New Roman"/>
                  <w:color w:val="000000"/>
                  <w:sz w:val="22"/>
                  <w:szCs w:val="22"/>
                  <w:rPrChange w:id="267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79" w:author="Daniel Noble" w:date="2023-06-30T12:44:00Z"/>
                <w:rFonts w:ascii="Times New Roman" w:hAnsi="Times New Roman" w:cs="Times New Roman"/>
                <w:rPrChange w:id="2680" w:author="Daniel Noble" w:date="2023-06-30T12:50:00Z">
                  <w:rPr>
                    <w:ins w:id="2681" w:author="Daniel Noble" w:date="2023-06-30T12:44:00Z"/>
                  </w:rPr>
                </w:rPrChange>
              </w:rPr>
            </w:pPr>
            <w:ins w:id="2682" w:author="Daniel Noble" w:date="2023-06-30T12:44:00Z">
              <w:r w:rsidRPr="00427B7F">
                <w:rPr>
                  <w:rFonts w:ascii="Times New Roman" w:eastAsia="Helvetica" w:hAnsi="Times New Roman" w:cs="Times New Roman"/>
                  <w:color w:val="000000"/>
                  <w:sz w:val="22"/>
                  <w:szCs w:val="22"/>
                  <w:rPrChange w:id="2683"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84" w:author="Daniel Noble" w:date="2023-06-30T12:44:00Z"/>
                <w:rFonts w:ascii="Times New Roman" w:hAnsi="Times New Roman" w:cs="Times New Roman"/>
                <w:rPrChange w:id="2685" w:author="Daniel Noble" w:date="2023-06-30T12:50:00Z">
                  <w:rPr>
                    <w:ins w:id="2686" w:author="Daniel Noble" w:date="2023-06-30T12:44:00Z"/>
                  </w:rPr>
                </w:rPrChange>
              </w:rPr>
            </w:pPr>
            <w:ins w:id="2687" w:author="Daniel Noble" w:date="2023-06-30T12:44:00Z">
              <w:r w:rsidRPr="00427B7F">
                <w:rPr>
                  <w:rFonts w:ascii="Times New Roman" w:eastAsia="Helvetica" w:hAnsi="Times New Roman" w:cs="Times New Roman"/>
                  <w:color w:val="000000"/>
                  <w:sz w:val="22"/>
                  <w:szCs w:val="22"/>
                  <w:rPrChange w:id="2688"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26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0" w:author="Daniel Noble" w:date="2023-06-30T12:44:00Z"/>
                <w:rFonts w:ascii="Times New Roman" w:hAnsi="Times New Roman" w:cs="Times New Roman"/>
                <w:rPrChange w:id="2691" w:author="Daniel Noble" w:date="2023-06-30T12:50:00Z">
                  <w:rPr>
                    <w:ins w:id="2692"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3" w:author="Daniel Noble" w:date="2023-06-30T12:44:00Z"/>
                <w:rFonts w:ascii="Times New Roman" w:hAnsi="Times New Roman" w:cs="Times New Roman"/>
                <w:rPrChange w:id="2694" w:author="Daniel Noble" w:date="2023-06-30T12:50:00Z">
                  <w:rPr>
                    <w:ins w:id="2695" w:author="Daniel Noble" w:date="2023-06-30T12:44:00Z"/>
                  </w:rPr>
                </w:rPrChange>
              </w:rPr>
            </w:pPr>
            <w:ins w:id="2696" w:author="Daniel Noble" w:date="2023-06-30T12:44:00Z">
              <w:r w:rsidRPr="00427B7F">
                <w:rPr>
                  <w:rFonts w:ascii="Times New Roman" w:eastAsia="Helvetica" w:hAnsi="Times New Roman" w:cs="Times New Roman"/>
                  <w:color w:val="000000"/>
                  <w:sz w:val="22"/>
                  <w:szCs w:val="22"/>
                  <w:rPrChange w:id="2697"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698" w:author="Daniel Noble" w:date="2023-06-30T12:44:00Z"/>
                <w:rFonts w:ascii="Times New Roman" w:hAnsi="Times New Roman" w:cs="Times New Roman"/>
                <w:rPrChange w:id="2699" w:author="Daniel Noble" w:date="2023-06-30T12:50:00Z">
                  <w:rPr>
                    <w:ins w:id="2700" w:author="Daniel Noble" w:date="2023-06-30T12:44:00Z"/>
                  </w:rPr>
                </w:rPrChange>
              </w:rPr>
            </w:pPr>
            <w:ins w:id="2701" w:author="Daniel Noble" w:date="2023-06-30T12:44:00Z">
              <w:r w:rsidRPr="00427B7F">
                <w:rPr>
                  <w:rFonts w:ascii="Times New Roman" w:eastAsia="Helvetica" w:hAnsi="Times New Roman" w:cs="Times New Roman"/>
                  <w:color w:val="000000"/>
                  <w:sz w:val="22"/>
                  <w:szCs w:val="22"/>
                  <w:rPrChange w:id="2702"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03" w:author="Daniel Noble" w:date="2023-06-30T12:44:00Z"/>
                <w:rFonts w:ascii="Times New Roman" w:hAnsi="Times New Roman" w:cs="Times New Roman"/>
                <w:rPrChange w:id="2704" w:author="Daniel Noble" w:date="2023-06-30T12:50:00Z">
                  <w:rPr>
                    <w:ins w:id="2705" w:author="Daniel Noble" w:date="2023-06-30T12:44:00Z"/>
                  </w:rPr>
                </w:rPrChange>
              </w:rPr>
            </w:pPr>
            <w:ins w:id="2706" w:author="Daniel Noble" w:date="2023-06-30T12:44:00Z">
              <w:r w:rsidRPr="00427B7F">
                <w:rPr>
                  <w:rFonts w:ascii="Times New Roman" w:eastAsia="Helvetica" w:hAnsi="Times New Roman" w:cs="Times New Roman"/>
                  <w:color w:val="000000"/>
                  <w:sz w:val="22"/>
                  <w:szCs w:val="22"/>
                  <w:rPrChange w:id="2707"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27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09" w:author="Daniel Noble" w:date="2023-06-30T12:44:00Z"/>
                <w:rFonts w:ascii="Times New Roman" w:hAnsi="Times New Roman" w:cs="Times New Roman"/>
                <w:rPrChange w:id="2710" w:author="Daniel Noble" w:date="2023-06-30T12:50:00Z">
                  <w:rPr>
                    <w:ins w:id="2711" w:author="Daniel Noble" w:date="2023-06-30T12:44:00Z"/>
                  </w:rPr>
                </w:rPrChange>
              </w:rPr>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12" w:author="Daniel Noble" w:date="2023-06-30T12:44:00Z"/>
                <w:rFonts w:ascii="Times New Roman" w:hAnsi="Times New Roman" w:cs="Times New Roman"/>
                <w:rPrChange w:id="2713" w:author="Daniel Noble" w:date="2023-06-30T12:50:00Z">
                  <w:rPr>
                    <w:ins w:id="2714" w:author="Daniel Noble" w:date="2023-06-30T12:44:00Z"/>
                  </w:rPr>
                </w:rPrChange>
              </w:rPr>
            </w:pPr>
            <w:ins w:id="2715" w:author="Daniel Noble" w:date="2023-06-30T12:44:00Z">
              <w:r w:rsidRPr="00427B7F">
                <w:rPr>
                  <w:rFonts w:ascii="Times New Roman" w:eastAsia="Helvetica" w:hAnsi="Times New Roman" w:cs="Times New Roman"/>
                  <w:color w:val="000000"/>
                  <w:sz w:val="22"/>
                  <w:szCs w:val="22"/>
                  <w:rPrChange w:id="2716"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17" w:author="Daniel Noble" w:date="2023-06-30T12:44:00Z"/>
                <w:rFonts w:ascii="Times New Roman" w:hAnsi="Times New Roman" w:cs="Times New Roman"/>
                <w:rPrChange w:id="2718" w:author="Daniel Noble" w:date="2023-06-30T12:50:00Z">
                  <w:rPr>
                    <w:ins w:id="2719" w:author="Daniel Noble" w:date="2023-06-30T12:44:00Z"/>
                  </w:rPr>
                </w:rPrChange>
              </w:rPr>
            </w:pPr>
            <w:ins w:id="2720" w:author="Daniel Noble" w:date="2023-06-30T12:44:00Z">
              <w:r w:rsidRPr="00427B7F">
                <w:rPr>
                  <w:rFonts w:ascii="Times New Roman" w:eastAsia="Helvetica" w:hAnsi="Times New Roman" w:cs="Times New Roman"/>
                  <w:color w:val="000000"/>
                  <w:sz w:val="22"/>
                  <w:szCs w:val="22"/>
                  <w:rPrChange w:id="2721"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22" w:author="Daniel Noble" w:date="2023-06-30T12:44:00Z"/>
                <w:rFonts w:ascii="Times New Roman" w:hAnsi="Times New Roman" w:cs="Times New Roman"/>
                <w:rPrChange w:id="2723" w:author="Daniel Noble" w:date="2023-06-30T12:50:00Z">
                  <w:rPr>
                    <w:ins w:id="2724" w:author="Daniel Noble" w:date="2023-06-30T12:44:00Z"/>
                  </w:rPr>
                </w:rPrChange>
              </w:rPr>
            </w:pPr>
            <w:ins w:id="2725" w:author="Daniel Noble" w:date="2023-06-30T12:44:00Z">
              <w:r w:rsidRPr="00427B7F">
                <w:rPr>
                  <w:rFonts w:ascii="Times New Roman" w:eastAsia="Helvetica" w:hAnsi="Times New Roman" w:cs="Times New Roman"/>
                  <w:color w:val="000000"/>
                  <w:sz w:val="22"/>
                  <w:szCs w:val="22"/>
                  <w:rPrChange w:id="2726"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2727"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28" w:author="Daniel Noble" w:date="2023-06-30T12:44:00Z"/>
                <w:rFonts w:ascii="Times New Roman" w:hAnsi="Times New Roman" w:cs="Times New Roman"/>
                <w:rPrChange w:id="2729" w:author="Daniel Noble" w:date="2023-06-30T12:50:00Z">
                  <w:rPr>
                    <w:ins w:id="2730" w:author="Daniel Noble" w:date="2023-06-30T12:44:00Z"/>
                  </w:rPr>
                </w:rPrChange>
              </w:rPr>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31" w:author="Daniel Noble" w:date="2023-06-30T12:44:00Z"/>
                <w:rFonts w:ascii="Times New Roman" w:hAnsi="Times New Roman" w:cs="Times New Roman"/>
                <w:rPrChange w:id="2732" w:author="Daniel Noble" w:date="2023-06-30T12:50:00Z">
                  <w:rPr>
                    <w:ins w:id="2733" w:author="Daniel Noble" w:date="2023-06-30T12:44:00Z"/>
                  </w:rPr>
                </w:rPrChange>
              </w:rPr>
            </w:pPr>
            <w:ins w:id="2734" w:author="Daniel Noble" w:date="2023-06-30T12:49:00Z">
              <w:r w:rsidRPr="00427B7F">
                <w:rPr>
                  <w:rFonts w:ascii="Times New Roman" w:eastAsia="Helvetica" w:hAnsi="Times New Roman" w:cs="Times New Roman"/>
                  <w:color w:val="000000"/>
                  <w:sz w:val="22"/>
                  <w:szCs w:val="22"/>
                  <w:rPrChange w:id="273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36" w:author="Daniel Noble" w:date="2023-06-30T12:44:00Z"/>
                <w:rFonts w:ascii="Times New Roman" w:hAnsi="Times New Roman" w:cs="Times New Roman"/>
                <w:rPrChange w:id="2737" w:author="Daniel Noble" w:date="2023-06-30T12:50:00Z">
                  <w:rPr>
                    <w:ins w:id="2738" w:author="Daniel Noble" w:date="2023-06-30T12:44:00Z"/>
                  </w:rPr>
                </w:rPrChange>
              </w:rPr>
            </w:pPr>
            <w:ins w:id="2739" w:author="Daniel Noble" w:date="2023-06-30T12:44:00Z">
              <w:r w:rsidRPr="00427B7F">
                <w:rPr>
                  <w:rFonts w:ascii="Times New Roman" w:eastAsia="Helvetica" w:hAnsi="Times New Roman" w:cs="Times New Roman"/>
                  <w:color w:val="000000"/>
                  <w:sz w:val="22"/>
                  <w:szCs w:val="22"/>
                  <w:rPrChange w:id="2740"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rsidP="001B26AC">
            <w:pPr>
              <w:pBdr>
                <w:top w:val="none" w:sz="0" w:space="0" w:color="000000"/>
                <w:left w:val="none" w:sz="0" w:space="0" w:color="000000"/>
                <w:bottom w:val="none" w:sz="0" w:space="0" w:color="000000"/>
                <w:right w:val="none" w:sz="0" w:space="0" w:color="000000"/>
              </w:pBdr>
              <w:spacing w:before="100" w:after="100"/>
              <w:ind w:left="100" w:right="100"/>
              <w:jc w:val="center"/>
              <w:rPr>
                <w:ins w:id="2741" w:author="Daniel Noble" w:date="2023-06-30T12:44:00Z"/>
                <w:rFonts w:ascii="Times New Roman" w:hAnsi="Times New Roman" w:cs="Times New Roman"/>
                <w:rPrChange w:id="2742" w:author="Daniel Noble" w:date="2023-06-30T12:50:00Z">
                  <w:rPr>
                    <w:ins w:id="2743" w:author="Daniel Noble" w:date="2023-06-30T12:44:00Z"/>
                  </w:rPr>
                </w:rPrChange>
              </w:rPr>
            </w:pPr>
            <w:ins w:id="2744" w:author="Daniel Noble" w:date="2023-06-30T12:44:00Z">
              <w:r w:rsidRPr="00427B7F">
                <w:rPr>
                  <w:rFonts w:ascii="Times New Roman" w:eastAsia="Helvetica" w:hAnsi="Times New Roman" w:cs="Times New Roman"/>
                  <w:color w:val="000000"/>
                  <w:sz w:val="22"/>
                  <w:szCs w:val="22"/>
                  <w:rPrChange w:id="2745"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rsidP="00427B7F">
      <w:pPr>
        <w:pStyle w:val="BodyText"/>
        <w:rPr>
          <w:rFonts w:cs="Times New Roman"/>
        </w:rPr>
        <w:pPrChange w:id="2746" w:author="Daniel Noble" w:date="2023-06-30T12:44:00Z">
          <w:pPr>
            <w:pStyle w:val="FirstParagraph"/>
            <w:spacing w:line="480" w:lineRule="auto"/>
          </w:pPr>
        </w:pPrChange>
      </w:pPr>
    </w:p>
    <w:sectPr w:rsidR="00427B7F" w:rsidRPr="00427B7F" w:rsidSect="009A6120">
      <w:footerReference w:type="even" r:id="rId8"/>
      <w:footerReference w:type="default" r:id="rId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B1661" w14:textId="77777777" w:rsidR="00963C6E" w:rsidRDefault="00963C6E">
      <w:pPr>
        <w:spacing w:after="0"/>
      </w:pPr>
      <w:r>
        <w:separator/>
      </w:r>
    </w:p>
  </w:endnote>
  <w:endnote w:type="continuationSeparator" w:id="0">
    <w:p w14:paraId="13841F6A" w14:textId="77777777" w:rsidR="00963C6E" w:rsidRDefault="00963C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26293" w14:textId="77777777" w:rsidR="00963C6E" w:rsidRDefault="00963C6E">
      <w:r>
        <w:separator/>
      </w:r>
    </w:p>
  </w:footnote>
  <w:footnote w:type="continuationSeparator" w:id="0">
    <w:p w14:paraId="4078E220" w14:textId="77777777" w:rsidR="00963C6E" w:rsidRDefault="00963C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5847"/>
    <w:rsid w:val="00076600"/>
    <w:rsid w:val="00077EA9"/>
    <w:rsid w:val="000900D4"/>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6280F"/>
    <w:rsid w:val="0038090E"/>
    <w:rsid w:val="003A6940"/>
    <w:rsid w:val="003B1661"/>
    <w:rsid w:val="003B2EC0"/>
    <w:rsid w:val="003B6391"/>
    <w:rsid w:val="003E55BD"/>
    <w:rsid w:val="003E5E15"/>
    <w:rsid w:val="0042089A"/>
    <w:rsid w:val="00427B7F"/>
    <w:rsid w:val="00432494"/>
    <w:rsid w:val="00452B57"/>
    <w:rsid w:val="00484B67"/>
    <w:rsid w:val="0048545D"/>
    <w:rsid w:val="00490770"/>
    <w:rsid w:val="00493E13"/>
    <w:rsid w:val="00495F11"/>
    <w:rsid w:val="004A2EA0"/>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84D58"/>
    <w:rsid w:val="007B0571"/>
    <w:rsid w:val="007B6ADE"/>
    <w:rsid w:val="007D4864"/>
    <w:rsid w:val="007E1DF3"/>
    <w:rsid w:val="007E61CE"/>
    <w:rsid w:val="00804EC5"/>
    <w:rsid w:val="00813458"/>
    <w:rsid w:val="00835EC9"/>
    <w:rsid w:val="008415F3"/>
    <w:rsid w:val="00852C80"/>
    <w:rsid w:val="0088351E"/>
    <w:rsid w:val="008B36B3"/>
    <w:rsid w:val="008D6863"/>
    <w:rsid w:val="008E2312"/>
    <w:rsid w:val="008E472C"/>
    <w:rsid w:val="00900993"/>
    <w:rsid w:val="00963C6E"/>
    <w:rsid w:val="00965DD4"/>
    <w:rsid w:val="00984DFF"/>
    <w:rsid w:val="009A6120"/>
    <w:rsid w:val="009A6F35"/>
    <w:rsid w:val="009C694A"/>
    <w:rsid w:val="009D5663"/>
    <w:rsid w:val="00A025FE"/>
    <w:rsid w:val="00A3434B"/>
    <w:rsid w:val="00A762C1"/>
    <w:rsid w:val="00A84421"/>
    <w:rsid w:val="00AA0F39"/>
    <w:rsid w:val="00AA62AB"/>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95"/>
    <w:rsid w:val="00BC1CD5"/>
    <w:rsid w:val="00BC48D5"/>
    <w:rsid w:val="00BE14F8"/>
    <w:rsid w:val="00BE6B84"/>
    <w:rsid w:val="00BF34E2"/>
    <w:rsid w:val="00BF557A"/>
    <w:rsid w:val="00C34D09"/>
    <w:rsid w:val="00C36279"/>
    <w:rsid w:val="00C67801"/>
    <w:rsid w:val="00C764D4"/>
    <w:rsid w:val="00C76FCD"/>
    <w:rsid w:val="00C87477"/>
    <w:rsid w:val="00C90EC7"/>
    <w:rsid w:val="00CA4579"/>
    <w:rsid w:val="00CF36A4"/>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3</TotalTime>
  <Pages>21</Pages>
  <Words>3143</Words>
  <Characters>1792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1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33</cp:revision>
  <dcterms:created xsi:type="dcterms:W3CDTF">2020-06-11T07:52:00Z</dcterms:created>
  <dcterms:modified xsi:type="dcterms:W3CDTF">2023-07-06T03:27:00Z</dcterms:modified>
</cp:coreProperties>
</file>